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021DB1">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0A1DE428" w14:textId="37C678D2" w:rsidR="00126217" w:rsidRDefault="00126217">
      <w:pPr>
        <w:rPr>
          <w:rFonts w:cs="Times New Roman"/>
        </w:rPr>
      </w:pPr>
      <w:r>
        <w:rPr>
          <w:rFonts w:cs="Times New Roman"/>
        </w:rPr>
        <w:br w:type="page"/>
      </w:r>
    </w:p>
    <w:p w14:paraId="471F2537" w14:textId="150DE756" w:rsidR="00126217" w:rsidRDefault="00126217" w:rsidP="005804A0">
      <w:pPr>
        <w:pStyle w:val="Heading1"/>
      </w:pPr>
      <w:r>
        <w:lastRenderedPageBreak/>
        <w:t xml:space="preserve">Introduction </w:t>
      </w:r>
    </w:p>
    <w:p w14:paraId="45AE0182" w14:textId="0ED90F7B" w:rsidR="00CB05E6"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aged &lt; 18 years sought emergency department (ED) care for sports- and recreation-related TBIs 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435AE6">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CB05E6">
        <w:rPr>
          <w:b w:val="0"/>
          <w:bCs w:val="0"/>
        </w:rPr>
        <w:t xml:space="preserve">Due to the high concussion rates in children and adolescents, it is imperative to understand </w:t>
      </w:r>
      <w:r w:rsidR="009A22D0">
        <w:rPr>
          <w:b w:val="0"/>
          <w:bCs w:val="0"/>
        </w:rPr>
        <w:t>the academic needs of students recovering from concussion to develop and implement effective interventions to efficiently return them to the classroom.</w:t>
      </w:r>
    </w:p>
    <w:p w14:paraId="53F5851B" w14:textId="249434A2" w:rsidR="00CB05E6" w:rsidRDefault="00CB05E6" w:rsidP="005804A0">
      <w:pPr>
        <w:pStyle w:val="Heading1"/>
        <w:jc w:val="left"/>
        <w:rPr>
          <w:b w:val="0"/>
          <w:bCs w:val="0"/>
        </w:rPr>
      </w:pPr>
      <w:r>
        <w:rPr>
          <w:b w:val="0"/>
          <w:bCs w:val="0"/>
        </w:rPr>
        <w:tab/>
        <w:t xml:space="preserve">One aspect of particular importance to returning </w:t>
      </w:r>
      <w:r w:rsidR="00435AE6">
        <w:rPr>
          <w:b w:val="0"/>
          <w:bCs w:val="0"/>
        </w:rPr>
        <w:t>students</w:t>
      </w:r>
      <w:r>
        <w:rPr>
          <w:b w:val="0"/>
          <w:bCs w:val="0"/>
        </w:rPr>
        <w:t xml:space="preserve"> to </w:t>
      </w:r>
      <w:r w:rsidR="00435AE6">
        <w:rPr>
          <w:b w:val="0"/>
          <w:bCs w:val="0"/>
        </w:rPr>
        <w:t>pre-injury academic performance</w:t>
      </w:r>
      <w:r>
        <w:rPr>
          <w:b w:val="0"/>
          <w:bCs w:val="0"/>
        </w:rPr>
        <w:t xml:space="preserve"> </w:t>
      </w:r>
      <w:r w:rsidR="00435AE6">
        <w:rPr>
          <w:b w:val="0"/>
          <w:bCs w:val="0"/>
        </w:rPr>
        <w:t xml:space="preserve">is </w:t>
      </w:r>
      <w:r>
        <w:rPr>
          <w:b w:val="0"/>
          <w:bCs w:val="0"/>
        </w:rPr>
        <w:t>an understanding of how symptom severity mediates and moderates</w:t>
      </w:r>
      <w:r w:rsidR="00435AE6">
        <w:rPr>
          <w:b w:val="0"/>
          <w:bCs w:val="0"/>
        </w:rPr>
        <w:t xml:space="preserve"> overall outcome following concussion</w:t>
      </w:r>
      <w:r w:rsidR="00C54EE0">
        <w:rPr>
          <w:b w:val="0"/>
          <w:bCs w:val="0"/>
        </w:rPr>
        <w:t xml:space="preserve"> as t</w:t>
      </w:r>
      <w:r w:rsidR="0036214F">
        <w:rPr>
          <w:b w:val="0"/>
          <w:bCs w:val="0"/>
        </w:rPr>
        <w:t xml:space="preserve">he most consistent predictor of concussion recovery is the number and severity of acute and subacute symptoms </w:t>
      </w:r>
      <w:r w:rsidR="0036214F">
        <w:rPr>
          <w:b w:val="0"/>
          <w:bCs w:val="0"/>
        </w:rPr>
        <w:fldChar w:fldCharType="begin" w:fldLock="1"/>
      </w:r>
      <w:r w:rsidR="0036214F">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36214F">
        <w:rPr>
          <w:b w:val="0"/>
          <w:bCs w:val="0"/>
        </w:rPr>
        <w:fldChar w:fldCharType="separate"/>
      </w:r>
      <w:r w:rsidR="0036214F" w:rsidRPr="0036214F">
        <w:rPr>
          <w:b w:val="0"/>
          <w:bCs w:val="0"/>
          <w:noProof/>
        </w:rPr>
        <w:t>(Harmon et al., 2019; Iverson et al., 2017)</w:t>
      </w:r>
      <w:r w:rsidR="0036214F">
        <w:rPr>
          <w:b w:val="0"/>
          <w:bCs w:val="0"/>
        </w:rPr>
        <w:fldChar w:fldCharType="end"/>
      </w:r>
      <w:r w:rsidR="0036214F">
        <w:rPr>
          <w:b w:val="0"/>
          <w:bCs w:val="0"/>
        </w:rPr>
        <w:t>.</w:t>
      </w:r>
      <w:r w:rsidR="00306F7C">
        <w:rPr>
          <w:b w:val="0"/>
          <w:bCs w:val="0"/>
        </w:rPr>
        <w:t xml:space="preserve"> C</w:t>
      </w:r>
      <w:r w:rsidR="0036214F">
        <w:rPr>
          <w:b w:val="0"/>
          <w:bCs w:val="0"/>
        </w:rPr>
        <w:t>ognitive symptoms have been found to be more commonly associated with delayed symptom r</w:t>
      </w:r>
      <w:r w:rsidR="00306F7C">
        <w:rPr>
          <w:b w:val="0"/>
          <w:bCs w:val="0"/>
        </w:rPr>
        <w:t>esolution</w:t>
      </w:r>
      <w:r w:rsidR="0036214F">
        <w:rPr>
          <w:b w:val="0"/>
          <w:bCs w:val="0"/>
        </w:rPr>
        <w:t xml:space="preserve"> than other types of concussion symptoms, highlighting the vulnerable academic state students </w:t>
      </w:r>
      <w:r w:rsidR="00306F7C">
        <w:rPr>
          <w:b w:val="0"/>
          <w:bCs w:val="0"/>
        </w:rPr>
        <w:t>are susceptible to</w:t>
      </w:r>
      <w:r w:rsidR="0036214F">
        <w:rPr>
          <w:b w:val="0"/>
          <w:bCs w:val="0"/>
        </w:rPr>
        <w:t xml:space="preserve"> after an injury </w:t>
      </w:r>
      <w:r w:rsidR="0036214F">
        <w:rPr>
          <w:b w:val="0"/>
          <w:bCs w:val="0"/>
        </w:rPr>
        <w:fldChar w:fldCharType="begin" w:fldLock="1"/>
      </w:r>
      <w:r w:rsidR="00306F7C">
        <w:rPr>
          <w:b w:val="0"/>
          <w:bCs w:val="0"/>
        </w:rPr>
        <w:instrText>ADDIN CSL_CITATION {"citationItems":[{"id":"ITEM-1","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1","issue":"1","issued":{"date-parts":[["2014"]]},"page":"54-62","title":"Acute concussion symptom severity and delayed symptom resolution","type":"article-journal","volume":"134"},"uris":["http://www.mendeley.com/documents/?uuid=460e7d91-011f-4529-92d8-90a40310623b"]}],"mendeley":{"formattedCitation":"(Grubenhoff et al., 2014)","plainTextFormattedCitation":"(Grubenhoff et al., 2014)","previouslyFormattedCitation":"(Grubenhoff et al., 2014)"},"properties":{"noteIndex":0},"schema":"https://github.com/citation-style-language/schema/raw/master/csl-citation.json"}</w:instrText>
      </w:r>
      <w:r w:rsidR="0036214F">
        <w:rPr>
          <w:b w:val="0"/>
          <w:bCs w:val="0"/>
        </w:rPr>
        <w:fldChar w:fldCharType="separate"/>
      </w:r>
      <w:r w:rsidR="0036214F" w:rsidRPr="0036214F">
        <w:rPr>
          <w:b w:val="0"/>
          <w:bCs w:val="0"/>
          <w:noProof/>
        </w:rPr>
        <w:t>(Grubenhoff et al., 2014)</w:t>
      </w:r>
      <w:r w:rsidR="0036214F">
        <w:rPr>
          <w:b w:val="0"/>
          <w:bCs w:val="0"/>
        </w:rPr>
        <w:fldChar w:fldCharType="end"/>
      </w:r>
      <w:r w:rsidR="0036214F">
        <w:rPr>
          <w:b w:val="0"/>
          <w:bCs w:val="0"/>
        </w:rPr>
        <w:t xml:space="preserve">. </w:t>
      </w:r>
      <w:r w:rsidR="00306F7C">
        <w:rPr>
          <w:b w:val="0"/>
          <w:bCs w:val="0"/>
        </w:rPr>
        <w:t xml:space="preserve">Sleep and headache-migraine symptoms additionally have been found to be reported with high levels of severity after an injury </w:t>
      </w:r>
      <w:r w:rsidR="00306F7C">
        <w:rPr>
          <w:b w:val="0"/>
          <w:bCs w:val="0"/>
        </w:rPr>
        <w:fldChar w:fldCharType="begin" w:fldLock="1"/>
      </w:r>
      <w:r w:rsidR="00306F7C">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mendeley":{"formattedCitation":"(Covassin et al., 2013; Ono et al., 2016)","plainTextFormattedCitation":"(Covassin et al., 2013; Ono et al., 2016)","previouslyFormattedCitation":"(Covassin et al., 2013; Ono et al., 2016)"},"properties":{"noteIndex":0},"schema":"https://github.com/citation-style-language/schema/raw/master/csl-citation.json"}</w:instrText>
      </w:r>
      <w:r w:rsidR="00306F7C">
        <w:rPr>
          <w:b w:val="0"/>
          <w:bCs w:val="0"/>
        </w:rPr>
        <w:fldChar w:fldCharType="separate"/>
      </w:r>
      <w:r w:rsidR="00306F7C" w:rsidRPr="00306F7C">
        <w:rPr>
          <w:b w:val="0"/>
          <w:bCs w:val="0"/>
          <w:noProof/>
        </w:rPr>
        <w:t>(Covassin et al., 2013; Ono et al., 2016)</w:t>
      </w:r>
      <w:r w:rsidR="00306F7C">
        <w:rPr>
          <w:b w:val="0"/>
          <w:bCs w:val="0"/>
        </w:rPr>
        <w:fldChar w:fldCharType="end"/>
      </w:r>
      <w:r w:rsidR="00306F7C">
        <w:rPr>
          <w:b w:val="0"/>
          <w:bCs w:val="0"/>
        </w:rPr>
        <w:t xml:space="preserve">, demonstrating the potential interaction of symptoms and the likelihood of students to present with overlapping clinical profiles after an injury </w:t>
      </w:r>
      <w:r w:rsidR="00306F7C">
        <w:rPr>
          <w:b w:val="0"/>
          <w:bCs w:val="0"/>
        </w:rPr>
        <w:fldChar w:fldCharType="begin" w:fldLock="1"/>
      </w:r>
      <w:r w:rsidR="00703950">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306F7C">
        <w:rPr>
          <w:b w:val="0"/>
          <w:bCs w:val="0"/>
        </w:rPr>
        <w:fldChar w:fldCharType="separate"/>
      </w:r>
      <w:r w:rsidR="00306F7C" w:rsidRPr="00306F7C">
        <w:rPr>
          <w:b w:val="0"/>
          <w:bCs w:val="0"/>
          <w:noProof/>
        </w:rPr>
        <w:t>(Harmon et al., 2019)</w:t>
      </w:r>
      <w:r w:rsidR="00306F7C">
        <w:rPr>
          <w:b w:val="0"/>
          <w:bCs w:val="0"/>
        </w:rPr>
        <w:fldChar w:fldCharType="end"/>
      </w:r>
      <w:r w:rsidR="00306F7C">
        <w:rPr>
          <w:b w:val="0"/>
          <w:bCs w:val="0"/>
        </w:rPr>
        <w:t xml:space="preserve">. Another consistency across the literature is the finding </w:t>
      </w:r>
      <w:r w:rsidR="00703950">
        <w:rPr>
          <w:b w:val="0"/>
          <w:bCs w:val="0"/>
        </w:rPr>
        <w:t>that females</w:t>
      </w:r>
      <w:r w:rsidR="00306F7C">
        <w:rPr>
          <w:b w:val="0"/>
          <w:bCs w:val="0"/>
        </w:rPr>
        <w:t xml:space="preserve"> report higher symptom severity co</w:t>
      </w:r>
      <w:r w:rsidR="00703950">
        <w:rPr>
          <w:b w:val="0"/>
          <w:bCs w:val="0"/>
        </w:rPr>
        <w:t xml:space="preserve">mpared to their male counterparts </w:t>
      </w:r>
      <w:r w:rsidR="00703950">
        <w:rPr>
          <w:b w:val="0"/>
          <w:bCs w:val="0"/>
        </w:rPr>
        <w:fldChar w:fldCharType="begin" w:fldLock="1"/>
      </w:r>
      <w:r w:rsidR="00FC00DB">
        <w:rPr>
          <w:b w:val="0"/>
          <w:bCs w:val="0"/>
        </w:rPr>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id":"ITEM-3","itemData":{"DOI":"10.1177/0363546512444554","ISSN":"03635465","PMID":"22539534","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049) and reported more symptoms (mean, 14.4 and 10.1, respectively) after concussion (P =.035). High school athletes performed worse than college athletes on verbal (mean, 78.8% and 82.7%, respectively; P =.001) and visual (mean, 65.8% and 69.4%, respectively; P =.01) memory. High school athletes were still impaired on verbal memory 7 days after concussion compared with collegiate athletes (P =.001). High school male athletes scored worse on the BESS than college male athletes (mean, 18.8 and 13.0, respectively; P =.001). College female athletes scored worse on the BESS than high school female athletes (mean, 21.1 and 16.9, respectively; P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 © 2012 The Author(s).","author":[{"dropping-particle":"","family":"Covassin","given":"Tracey","non-dropping-particle":"","parse-names":false,"suffix":""},{"dropping-particle":"","family":"Elbin","given":"R. J.","non-dropping-particle":"","parse-names":false,"suffix":""},{"dropping-particle":"","family":"Harris","given":"William","non-dropping-particle":"","parse-names":false,"suffix":""},{"dropping-particle":"","family":"Parker","given":"Tonya","non-dropping-particle":"","parse-names":false,"suffix":""},{"dropping-particle":"","family":"Kontos","given":"Anthony","non-dropping-particle":"","parse-names":false,"suffix":""}],"container-title":"American Journal of Sports Medicine","id":"ITEM-3","issue":"6","issued":{"date-parts":[["2012"]]},"page":"1303-1312","title":"The role of age and sex in symptoms, neurocognitive performance, and postural stability in athletes after concussion","type":"article-journal","volume":"40"},"uris":["http://www.mendeley.com/documents/?uuid=3b793271-672a-4e2c-8b9d-db8bef3343ae"]},{"id":"ITEM-4","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4","issue":"3","issued":{"date-parts":[["2016"]]},"page":"748-752","title":"Sex-based differences as a predictor of recovery trajectories in young athletes after a sports-related concussion","type":"article-journal","volume":"44"},"uris":["http://www.mendeley.com/documents/?uuid=891cdf79-e2f4-4631-b260-1d82cdccb86b"]},{"id":"ITEM-5","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5","issue":"8","issued":{"date-parts":[["2016"]]},"page":"771-775","title":"Gender differences in recovery from sports-related concussion in adolescents","type":"article-journal","volume":"55"},"uris":["http://www.mendeley.com/documents/?uuid=759b2013-b89d-4e8c-b7a1-d1cbe89d9703"]}],"mendeley":{"formattedCitation":"(Baker et al., 2016; Covassin et al., 2012; Harmon et al., 2019; Iverson et al., 2017; Ono et al., 2016)","plainTextFormattedCitation":"(Baker et al., 2016; Covassin et al., 2012; Harmon et al., 2019; Iverson et al., 2017; Ono et al., 2016)","previouslyFormattedCitation":"(Baker et al., 2016; Covassin et al., 2012; Harmon et al., 2019; Iverson et al., 2017; Ono et al., 2016)"},"properties":{"noteIndex":0},"schema":"https://github.com/citation-style-language/schema/raw/master/csl-citation.json"}</w:instrText>
      </w:r>
      <w:r w:rsidR="00703950">
        <w:rPr>
          <w:b w:val="0"/>
          <w:bCs w:val="0"/>
        </w:rPr>
        <w:fldChar w:fldCharType="separate"/>
      </w:r>
      <w:r w:rsidR="00703950" w:rsidRPr="00703950">
        <w:rPr>
          <w:b w:val="0"/>
          <w:bCs w:val="0"/>
          <w:noProof/>
        </w:rPr>
        <w:t xml:space="preserve">(Baker et al., 2016; Covassin et al., </w:t>
      </w:r>
      <w:r w:rsidR="00703950" w:rsidRPr="00703950">
        <w:rPr>
          <w:b w:val="0"/>
          <w:bCs w:val="0"/>
          <w:noProof/>
        </w:rPr>
        <w:lastRenderedPageBreak/>
        <w:t>2012; Harmon et al., 2019; Iverson et al., 2017; Ono et al., 2016)</w:t>
      </w:r>
      <w:r w:rsidR="00703950">
        <w:rPr>
          <w:b w:val="0"/>
          <w:bCs w:val="0"/>
        </w:rPr>
        <w:fldChar w:fldCharType="end"/>
      </w:r>
      <w:r w:rsidR="00703950">
        <w:rPr>
          <w:b w:val="0"/>
          <w:bCs w:val="0"/>
        </w:rPr>
        <w:t>. There is less consensus as to whether females experience a longer recovery time than males</w:t>
      </w:r>
      <w:r w:rsidR="005F4B83">
        <w:rPr>
          <w:b w:val="0"/>
          <w:bCs w:val="0"/>
        </w:rPr>
        <w:t xml:space="preserve"> </w:t>
      </w:r>
      <w:r w:rsidR="005F4B83">
        <w:rPr>
          <w:b w:val="0"/>
          <w:bCs w:val="0"/>
        </w:rPr>
        <w:fldChar w:fldCharType="begin" w:fldLock="1"/>
      </w:r>
      <w:r w:rsidR="00E57D1D">
        <w:rPr>
          <w:b w:val="0"/>
          <w:bCs w:val="0"/>
        </w:rPr>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Ono et al., 2016)","plainTextFormattedCitation":"(Baker et al., 2016; Ono et al., 2016)","previouslyFormattedCitation":"(Baker et al., 2016; Ono et al., 2016)"},"properties":{"noteIndex":0},"schema":"https://github.com/citation-style-language/schema/raw/master/csl-citation.json"}</w:instrText>
      </w:r>
      <w:r w:rsidR="005F4B83">
        <w:rPr>
          <w:b w:val="0"/>
          <w:bCs w:val="0"/>
        </w:rPr>
        <w:fldChar w:fldCharType="separate"/>
      </w:r>
      <w:r w:rsidR="005F4B83" w:rsidRPr="005F4B83">
        <w:rPr>
          <w:b w:val="0"/>
          <w:bCs w:val="0"/>
          <w:noProof/>
        </w:rPr>
        <w:t>(Baker et al., 2016; Ono et al., 2016)</w:t>
      </w:r>
      <w:r w:rsidR="005F4B83">
        <w:rPr>
          <w:b w:val="0"/>
          <w:bCs w:val="0"/>
        </w:rPr>
        <w:fldChar w:fldCharType="end"/>
      </w:r>
      <w:r w:rsidR="00703950">
        <w:rPr>
          <w:b w:val="0"/>
          <w:bCs w:val="0"/>
        </w:rPr>
        <w:t>, but the present state of the research</w:t>
      </w:r>
      <w:r w:rsidR="00291989">
        <w:rPr>
          <w:b w:val="0"/>
          <w:bCs w:val="0"/>
        </w:rPr>
        <w:t xml:space="preserve"> on symptom profiles</w:t>
      </w:r>
      <w:r w:rsidR="00703950">
        <w:rPr>
          <w:b w:val="0"/>
          <w:bCs w:val="0"/>
        </w:rPr>
        <w:t xml:space="preserve"> provides stakeholders with the necessary insight on acute concussion needs to </w:t>
      </w:r>
      <w:r w:rsidR="00C54EE0">
        <w:rPr>
          <w:b w:val="0"/>
          <w:bCs w:val="0"/>
        </w:rPr>
        <w:t>develop and implement interventions that prevent chronic academic challenges</w:t>
      </w:r>
      <w:r w:rsidR="00703950">
        <w:rPr>
          <w:b w:val="0"/>
          <w:bCs w:val="0"/>
        </w:rPr>
        <w:t xml:space="preserve">. </w:t>
      </w:r>
    </w:p>
    <w:p w14:paraId="0BC528D3" w14:textId="620F5DF7" w:rsidR="00291989" w:rsidRDefault="00291989" w:rsidP="00291989">
      <w:pPr>
        <w:pStyle w:val="Heading2"/>
      </w:pPr>
      <w:r>
        <w:t>Present State of Concussion Management</w:t>
      </w:r>
    </w:p>
    <w:p w14:paraId="586BCE8F" w14:textId="3BC8E5AD" w:rsidR="00325B4B" w:rsidRDefault="00703950" w:rsidP="005804A0">
      <w:pPr>
        <w:pStyle w:val="Heading1"/>
        <w:jc w:val="left"/>
        <w:rPr>
          <w:b w:val="0"/>
          <w:bCs w:val="0"/>
        </w:rPr>
      </w:pPr>
      <w:r>
        <w:rPr>
          <w:b w:val="0"/>
          <w:bCs w:val="0"/>
        </w:rPr>
        <w:tab/>
      </w:r>
      <w:r w:rsidR="00325B4B">
        <w:rPr>
          <w:b w:val="0"/>
          <w:bCs w:val="0"/>
        </w:rPr>
        <w:t xml:space="preserve">The evolution of concussion management, particularly for sports-related concussion, has led </w:t>
      </w:r>
      <w:r w:rsidR="00291989">
        <w:rPr>
          <w:b w:val="0"/>
          <w:bCs w:val="0"/>
        </w:rPr>
        <w:t>the development of</w:t>
      </w:r>
      <w:r w:rsidR="00017A15">
        <w:rPr>
          <w:b w:val="0"/>
          <w:bCs w:val="0"/>
        </w:rPr>
        <w:t xml:space="preserve"> return-to-play (RTP) guidelines</w:t>
      </w:r>
      <w:r w:rsidR="00325B4B">
        <w:rPr>
          <w:b w:val="0"/>
          <w:bCs w:val="0"/>
        </w:rPr>
        <w:t>, which</w:t>
      </w:r>
      <w:r w:rsidR="00017A15">
        <w:rPr>
          <w:b w:val="0"/>
          <w:bCs w:val="0"/>
        </w:rPr>
        <w:t xml:space="preserve"> provide a framework to safely return athletes to competition following recovery. </w:t>
      </w:r>
      <w:r w:rsidR="00325B4B">
        <w:rPr>
          <w:b w:val="0"/>
          <w:bCs w:val="0"/>
        </w:rPr>
        <w:t xml:space="preserve">A graduated, </w:t>
      </w:r>
      <w:r w:rsidR="00131408">
        <w:rPr>
          <w:b w:val="0"/>
          <w:bCs w:val="0"/>
        </w:rPr>
        <w:t>6-step RTP protocol</w:t>
      </w:r>
      <w:r w:rsidR="00325B4B">
        <w:rPr>
          <w:b w:val="0"/>
          <w:bCs w:val="0"/>
        </w:rPr>
        <w:t xml:space="preserve"> was</w:t>
      </w:r>
      <w:r w:rsidR="00131408">
        <w:rPr>
          <w:b w:val="0"/>
          <w:bCs w:val="0"/>
        </w:rPr>
        <w:t xml:space="preserve">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325B4B">
        <w:rPr>
          <w:b w:val="0"/>
          <w:bCs w:val="0"/>
        </w:rPr>
        <w:t xml:space="preserve"> and is designed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w:t>
      </w:r>
      <w:r w:rsidR="00325B4B">
        <w:rPr>
          <w:b w:val="0"/>
          <w:bCs w:val="0"/>
        </w:rPr>
        <w:t>. Recent studies</w:t>
      </w:r>
      <w:r w:rsidR="00A708CB">
        <w:rPr>
          <w:b w:val="0"/>
          <w:bCs w:val="0"/>
        </w:rPr>
        <w:t xml:space="preserve">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C54EE0">
        <w:rPr>
          <w:b w:val="0"/>
          <w:bCs w:val="0"/>
        </w:rPr>
        <w:t xml:space="preserve">, which provides insight on the acute window of time students may be most at risk for experiencing academic challenges following a concussion. </w:t>
      </w:r>
    </w:p>
    <w:p w14:paraId="40A2EC9F" w14:textId="79398096" w:rsidR="00325B4B" w:rsidRDefault="00A708CB" w:rsidP="00325B4B">
      <w:pPr>
        <w:pStyle w:val="Heading1"/>
        <w:ind w:firstLine="720"/>
        <w:jc w:val="left"/>
        <w:rPr>
          <w:b w:val="0"/>
          <w:bCs w:val="0"/>
        </w:rPr>
      </w:pPr>
      <w:r>
        <w:rPr>
          <w:b w:val="0"/>
          <w:bCs w:val="0"/>
        </w:rPr>
        <w:t xml:space="preserve">Although </w:t>
      </w:r>
      <w:r w:rsidR="0057755C">
        <w:rPr>
          <w:b w:val="0"/>
          <w:bCs w:val="0"/>
        </w:rPr>
        <w:t xml:space="preserve">the </w:t>
      </w:r>
      <w:r>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325B4B">
        <w:rPr>
          <w:b w:val="0"/>
          <w:bCs w:val="0"/>
        </w:rPr>
        <w:t>Multiple models have been presented to guide the RTL process</w:t>
      </w:r>
      <w:r w:rsidR="00FC00DB">
        <w:rPr>
          <w:b w:val="0"/>
          <w:bCs w:val="0"/>
        </w:rPr>
        <w:t xml:space="preserve"> and</w:t>
      </w:r>
      <w:r w:rsidR="00C54EE0">
        <w:rPr>
          <w:b w:val="0"/>
          <w:bCs w:val="0"/>
        </w:rPr>
        <w:t xml:space="preserve"> all</w:t>
      </w:r>
      <w:r w:rsidR="00FC00DB">
        <w:rPr>
          <w:b w:val="0"/>
          <w:bCs w:val="0"/>
        </w:rPr>
        <w:t xml:space="preserve"> share specific commonalities. The first commonality is the need for multidisciplinary participation between school and medical personnel to facilitate RTL </w:t>
      </w:r>
      <w:r w:rsidR="00FC00DB">
        <w:rPr>
          <w:b w:val="0"/>
          <w:bCs w:val="0"/>
        </w:rPr>
        <w:fldChar w:fldCharType="begin" w:fldLock="1"/>
      </w:r>
      <w:r w:rsidR="00FC00DB">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rsidR="00FC00DB">
        <w:rPr>
          <w:b w:val="0"/>
          <w:bCs w:val="0"/>
        </w:rPr>
        <w:fldChar w:fldCharType="separate"/>
      </w:r>
      <w:r w:rsidR="00FC00DB" w:rsidRPr="00FC00DB">
        <w:rPr>
          <w:b w:val="0"/>
          <w:bCs w:val="0"/>
          <w:noProof/>
        </w:rPr>
        <w:t>(Gioia, 2016; Gioia et al., 2016; Hossler et al., 2014; McAvoy et al., 2020)</w:t>
      </w:r>
      <w:r w:rsidR="00FC00DB">
        <w:rPr>
          <w:b w:val="0"/>
          <w:bCs w:val="0"/>
        </w:rPr>
        <w:fldChar w:fldCharType="end"/>
      </w:r>
      <w:r w:rsidR="00FC00DB">
        <w:rPr>
          <w:b w:val="0"/>
          <w:bCs w:val="0"/>
        </w:rPr>
        <w:t>. Schools are not uniform in terms of resources, staff, and access to medical personnel to coordinate RTL</w:t>
      </w:r>
      <w:r w:rsidR="00C54EE0">
        <w:rPr>
          <w:b w:val="0"/>
          <w:bCs w:val="0"/>
        </w:rPr>
        <w:t>; t</w:t>
      </w:r>
      <w:r w:rsidR="00FC00DB">
        <w:rPr>
          <w:b w:val="0"/>
          <w:bCs w:val="0"/>
        </w:rPr>
        <w:t xml:space="preserve">herefore, RTL models presented by </w:t>
      </w:r>
      <w:r w:rsidR="00FC00DB">
        <w:rPr>
          <w:b w:val="0"/>
          <w:bCs w:val="0"/>
        </w:rPr>
        <w:lastRenderedPageBreak/>
        <w:t xml:space="preserve">both </w:t>
      </w:r>
      <w:r w:rsidR="00FC00DB">
        <w:rPr>
          <w:b w:val="0"/>
          <w:bCs w:val="0"/>
        </w:rPr>
        <w:fldChar w:fldCharType="begin" w:fldLock="1"/>
      </w:r>
      <w:r w:rsidR="009C028C">
        <w:rPr>
          <w:b w:val="0"/>
          <w:bCs w:val="0"/>
        </w:rP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id":"ITEM-2","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2","issue":"6","issued":{"date-parts":[["2016"]]},"page":"567-582","title":"School-based traumatic brain injury and concussion management program","type":"article-journal","volume":"53"},"uris":["http://www.mendeley.com/documents/?uuid=13c09dd0-06fd-4af5-a894-fc08918a90d6"]}],"mendeley":{"formattedCitation":"(Dachtyl &amp; Morales, 2017; Davies, 2016)","manualFormatting":"Dachtyl &amp; Morales (2017) and Davies (2016)","plainTextFormattedCitation":"(Dachtyl &amp; Morales, 2017; Davies, 2016)","previouslyFormattedCitation":"(Dachtyl &amp; Morales, 2017; Davies, 2016)"},"properties":{"noteIndex":0},"schema":"https://github.com/citation-style-language/schema/raw/master/csl-citation.json"}</w:instrText>
      </w:r>
      <w:r w:rsidR="00FC00DB">
        <w:rPr>
          <w:b w:val="0"/>
          <w:bCs w:val="0"/>
        </w:rPr>
        <w:fldChar w:fldCharType="separate"/>
      </w:r>
      <w:r w:rsidR="00FC00DB" w:rsidRPr="00FC00DB">
        <w:rPr>
          <w:b w:val="0"/>
          <w:bCs w:val="0"/>
          <w:noProof/>
        </w:rPr>
        <w:t xml:space="preserve">Dachtyl &amp; Morales </w:t>
      </w:r>
      <w:r w:rsidR="009C028C">
        <w:rPr>
          <w:b w:val="0"/>
          <w:bCs w:val="0"/>
          <w:noProof/>
        </w:rPr>
        <w:t>(</w:t>
      </w:r>
      <w:r w:rsidR="00FC00DB" w:rsidRPr="00FC00DB">
        <w:rPr>
          <w:b w:val="0"/>
          <w:bCs w:val="0"/>
          <w:noProof/>
        </w:rPr>
        <w:t>2017</w:t>
      </w:r>
      <w:r w:rsidR="009C028C">
        <w:rPr>
          <w:b w:val="0"/>
          <w:bCs w:val="0"/>
          <w:noProof/>
        </w:rPr>
        <w:t>) and</w:t>
      </w:r>
      <w:r w:rsidR="00FC00DB" w:rsidRPr="00FC00DB">
        <w:rPr>
          <w:b w:val="0"/>
          <w:bCs w:val="0"/>
          <w:noProof/>
        </w:rPr>
        <w:t xml:space="preserve"> Davies </w:t>
      </w:r>
      <w:r w:rsidR="009C028C">
        <w:rPr>
          <w:b w:val="0"/>
          <w:bCs w:val="0"/>
          <w:noProof/>
        </w:rPr>
        <w:t>(</w:t>
      </w:r>
      <w:r w:rsidR="00FC00DB" w:rsidRPr="00FC00DB">
        <w:rPr>
          <w:b w:val="0"/>
          <w:bCs w:val="0"/>
          <w:noProof/>
        </w:rPr>
        <w:t>2016)</w:t>
      </w:r>
      <w:r w:rsidR="00FC00DB">
        <w:rPr>
          <w:b w:val="0"/>
          <w:bCs w:val="0"/>
        </w:rPr>
        <w:fldChar w:fldCharType="end"/>
      </w:r>
      <w:r w:rsidR="009C028C">
        <w:rPr>
          <w:b w:val="0"/>
          <w:bCs w:val="0"/>
        </w:rPr>
        <w:t xml:space="preserve"> provide examples of how RTL can be adapted and implemented using the available resources and personnel of the district where individuals with the most knowledge on concussion management (e.g., athletic trainer, speech-language pathologist, school psychologist) are put in the position to oversee the RTL process and coordinate with each other. </w:t>
      </w:r>
    </w:p>
    <w:p w14:paraId="5A03E846" w14:textId="77777777" w:rsidR="00CE717E" w:rsidRDefault="009C028C" w:rsidP="00482C10">
      <w:pPr>
        <w:pStyle w:val="Heading1"/>
        <w:ind w:firstLine="720"/>
        <w:jc w:val="left"/>
        <w:rPr>
          <w:b w:val="0"/>
          <w:bCs w:val="0"/>
        </w:rPr>
      </w:pPr>
      <w:r>
        <w:rPr>
          <w:b w:val="0"/>
          <w:bCs w:val="0"/>
        </w:rPr>
        <w:t xml:space="preserve">The second commonality among RTL models centers on the identification and implementation of academic interventions. It has been suggested the most appropriate type of intervention to provide students post-concussion is informal academic adjustments as they can be provided on a temporary basis and the majority of students will achieve a full recovery within 30 days </w:t>
      </w:r>
      <w:r>
        <w:rPr>
          <w:b w:val="0"/>
          <w:bCs w:val="0"/>
        </w:rPr>
        <w:fldChar w:fldCharType="begin" w:fldLock="1"/>
      </w:r>
      <w:r w:rsid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2","issue":"3","issued":{"date-parts":[["2018"]]},"page":"325-330","title":"Return to learn: Transitioning to school and through ascending levels of academic support for students following a concussion","type":"article-journal","volume":"42"},"uris":["http://www.mendeley.com/documents/?uuid=4a93f80a-5203-42de-ac23-8f24dbd0c991"]},{"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18, 2020)","plainTextFormattedCitation":"(Halstead et al., 2013; McAvoy et al., 2018, 2020)","previouslyFormattedCitation":"(Halstead et al., 2013; McAvoy et al., 2018, 2020)"},"properties":{"noteIndex":0},"schema":"https://github.com/citation-style-language/schema/raw/master/csl-citation.json"}</w:instrText>
      </w:r>
      <w:r>
        <w:rPr>
          <w:b w:val="0"/>
          <w:bCs w:val="0"/>
        </w:rPr>
        <w:fldChar w:fldCharType="separate"/>
      </w:r>
      <w:r w:rsidRPr="009C028C">
        <w:rPr>
          <w:b w:val="0"/>
          <w:bCs w:val="0"/>
          <w:noProof/>
        </w:rPr>
        <w:t>(Halstead et al., 2013; McAvoy et al., 2018, 2020)</w:t>
      </w:r>
      <w:r>
        <w:rPr>
          <w:b w:val="0"/>
          <w:bCs w:val="0"/>
        </w:rPr>
        <w:fldChar w:fldCharType="end"/>
      </w:r>
      <w:r>
        <w:rPr>
          <w:b w:val="0"/>
          <w:bCs w:val="0"/>
        </w:rPr>
        <w:t>. The third and final commonality across RTL models is the call to integrate gradual return to activity into the RTL process</w:t>
      </w:r>
      <w:r w:rsidR="00CC6A87">
        <w:rPr>
          <w:b w:val="0"/>
          <w:bCs w:val="0"/>
        </w:rPr>
        <w:t xml:space="preserve"> </w:t>
      </w:r>
      <w:r w:rsidR="00CC6A87" w:rsidRPr="00CC6A87">
        <w:rPr>
          <w:b w:val="0"/>
          <w:bCs w:val="0"/>
        </w:rPr>
        <w:fldChar w:fldCharType="begin" w:fldLock="1"/>
      </w:r>
      <w:r w:rsidR="00CC6A87" w:rsidRPr="00CC6A87">
        <w:rPr>
          <w:b w:val="0"/>
          <w:bCs w:val="0"/>
        </w:rP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rsidR="00CC6A87" w:rsidRPr="00CC6A87">
        <w:rPr>
          <w:b w:val="0"/>
          <w:bCs w:val="0"/>
        </w:rPr>
        <w:fldChar w:fldCharType="separate"/>
      </w:r>
      <w:r w:rsidR="00CC6A87" w:rsidRPr="00CC6A87">
        <w:rPr>
          <w:b w:val="0"/>
          <w:bCs w:val="0"/>
          <w:noProof/>
        </w:rPr>
        <w:t>(Gioia, 2016; Halstead et al., 2013; McAvoy et al., 2020)</w:t>
      </w:r>
      <w:r w:rsidR="00CC6A87" w:rsidRPr="00CC6A87">
        <w:rPr>
          <w:b w:val="0"/>
          <w:bCs w:val="0"/>
        </w:rPr>
        <w:fldChar w:fldCharType="end"/>
      </w:r>
      <w:r>
        <w:rPr>
          <w:b w:val="0"/>
          <w:bCs w:val="0"/>
        </w:rPr>
        <w:t xml:space="preserve">. </w:t>
      </w:r>
      <w:r w:rsidR="00CC6A87">
        <w:rPr>
          <w:b w:val="0"/>
          <w:bCs w:val="0"/>
        </w:rPr>
        <w:t xml:space="preserve">Critical to this step is to provide ongoing symptom monitoring to assess student need and to implement multidisciplinary coordination to initially provide, and then gradually remove, appropriate academic adjustments as the student progresses towards recovery </w:t>
      </w:r>
      <w:r w:rsidR="00CC6A87">
        <w:rPr>
          <w:b w:val="0"/>
          <w:bCs w:val="0"/>
        </w:rPr>
        <w:fldChar w:fldCharType="begin" w:fldLock="1"/>
      </w:r>
      <w:r w:rsidR="005F4B83">
        <w:rPr>
          <w:b w:val="0"/>
          <w:bCs w:val="0"/>
        </w:rPr>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author":[{"dropping-particle":"","family":"Dachtyl","given":"Sarah A.","non-dropping-particle":"","parse-names":false,"suffix":""},{"dropping-particle":"","family":"Morales","given":"Pedro","non-dropping-particle":"","parse-names":false,"suffix":""}],"container-title":"American Journal of Speech-Language Pathology","id":"ITEM-2","issued":{"date-parts":[["2017"]]},"page":"716-728","title":"A collaborative model for return to academics after concussion: Athletic training and speech-language pathology","type":"article-journal","volume":"26"},"uris":["http://www.mendeley.com/documents/?uuid=e9d37016-4c22-4e0f-bf38-8b780ed9871d"]},{"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id":"ITEM-4","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4","issue":"3","issued":{"date-parts":[["2014"]]},"page":"1-7","title":"A comprehensive team approach to treating concussions in student athletes","type":"article-journal","volume":"9"},"uris":["http://www.mendeley.com/documents/?uuid=91e07bee-78d9-4826-8c0e-3afff8135669"]}],"mendeley":{"formattedCitation":"(Dachtyl &amp; Morales, 2017; Gioia, 2016; Hossler et al., 2014; McAvoy et al., 2020)","plainTextFormattedCitation":"(Dachtyl &amp; Morales, 2017; Gioia, 2016; Hossler et al., 2014; McAvoy et al., 2020)","previouslyFormattedCitation":"(Dachtyl &amp; Morales, 2017; Gioia, 2016; Hossler et al., 2014; McAvoy et al., 2020)"},"properties":{"noteIndex":0},"schema":"https://github.com/citation-style-language/schema/raw/master/csl-citation.json"}</w:instrText>
      </w:r>
      <w:r w:rsidR="00CC6A87">
        <w:rPr>
          <w:b w:val="0"/>
          <w:bCs w:val="0"/>
        </w:rPr>
        <w:fldChar w:fldCharType="separate"/>
      </w:r>
      <w:r w:rsidR="00CC6A87" w:rsidRPr="00CC6A87">
        <w:rPr>
          <w:b w:val="0"/>
          <w:bCs w:val="0"/>
          <w:noProof/>
        </w:rPr>
        <w:t>(Dachtyl &amp; Morales, 2017; Gioia, 2016; Hossler et al., 2014; McAvoy et al., 2020)</w:t>
      </w:r>
      <w:r w:rsidR="00CC6A87">
        <w:rPr>
          <w:b w:val="0"/>
          <w:bCs w:val="0"/>
        </w:rPr>
        <w:fldChar w:fldCharType="end"/>
      </w:r>
      <w:r w:rsidR="00482C10">
        <w:rPr>
          <w:b w:val="0"/>
          <w:bCs w:val="0"/>
        </w:rPr>
        <w:t xml:space="preserve">. </w:t>
      </w:r>
    </w:p>
    <w:p w14:paraId="042C978E" w14:textId="29A12B8C" w:rsidR="00325B4B" w:rsidRDefault="00482C10" w:rsidP="00482C10">
      <w:pPr>
        <w:pStyle w:val="Heading1"/>
        <w:ind w:firstLine="720"/>
        <w:jc w:val="left"/>
        <w:rPr>
          <w:b w:val="0"/>
          <w:bCs w:val="0"/>
        </w:rPr>
      </w:pPr>
      <w:r>
        <w:rPr>
          <w:b w:val="0"/>
          <w:bCs w:val="0"/>
        </w:rPr>
        <w:t xml:space="preserve">Although there remains limited empirical evidence to evaluate proposed RTL guidelines, the state of the research influenced the present study to retrospectively analyze symptom severity data to explore potential symptom trends in students recovering from concussion. </w:t>
      </w:r>
      <w:r w:rsidR="00CE717E">
        <w:rPr>
          <w:b w:val="0"/>
          <w:bCs w:val="0"/>
        </w:rPr>
        <w:t xml:space="preserve">We believe the ability to obtain a greater understanding of the symptom severity profiles of students who navigated the RTP protocol will provide much needed insight into the development of RTL interventions that can be empirically evaluated. </w:t>
      </w:r>
    </w:p>
    <w:p w14:paraId="27019FC6" w14:textId="28F97C3C" w:rsidR="007F276C" w:rsidRDefault="00CE717E" w:rsidP="007F276C">
      <w:pPr>
        <w:pStyle w:val="Heading2"/>
      </w:pPr>
      <w:r>
        <w:lastRenderedPageBreak/>
        <w:t>Source</w:t>
      </w:r>
      <w:r w:rsidR="007F276C">
        <w:t xml:space="preserve"> of Retrospective Analysis</w:t>
      </w:r>
    </w:p>
    <w:p w14:paraId="61C08E4E" w14:textId="6ED6BB9A"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6CA3788F" w14:textId="10065015" w:rsidR="00482C10" w:rsidRDefault="00C21DA6" w:rsidP="00C616B0">
      <w:pPr>
        <w:ind w:firstLine="720"/>
      </w:pPr>
      <w:r>
        <w:t>The 7-step HCAMP protocol has previously been evaluated and identified an average</w:t>
      </w:r>
      <w:r w:rsidR="00482C10">
        <w:t xml:space="preserve"> RTL duration of 13 days and</w:t>
      </w:r>
      <w:r>
        <w:t xml:space="preserv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5F4B83">
        <w:t xml:space="preserve">In addition to data on RTL and RTP outcomes, </w:t>
      </w:r>
      <w:r w:rsidR="00482C10">
        <w:t xml:space="preserve">HCAMP maintains a large database of Immediate Postconcussion Assessment and Cognitive Testing (ImPACT; ImPACT Applications, Inc, San Diego, CA) spanning </w:t>
      </w:r>
      <w:r w:rsidR="005F4B83">
        <w:t xml:space="preserve">13 years. As the state of the research has called for a greater understanding of symptom and clinical profiles </w:t>
      </w:r>
      <w:r w:rsidR="005F4B83">
        <w:fldChar w:fldCharType="begin" w:fldLock="1"/>
      </w:r>
      <w:r w:rsidR="005F4B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5F4B83">
        <w:fldChar w:fldCharType="separate"/>
      </w:r>
      <w:r w:rsidR="005F4B83" w:rsidRPr="005F4B83">
        <w:rPr>
          <w:noProof/>
        </w:rPr>
        <w:t>(Harmon et al., 2019)</w:t>
      </w:r>
      <w:r w:rsidR="005F4B83">
        <w:fldChar w:fldCharType="end"/>
      </w:r>
      <w:r w:rsidR="005F4B83">
        <w:t xml:space="preserve">, we determined it was necessary to retrospectively analyze Post-Concussion Symptom Scale (PCSS) results obtained at the time of ImPACT testing to contribute to the knowledge base on how symptom reporting can drive RTL intervention. </w:t>
      </w:r>
      <w:r w:rsidR="00504B0E">
        <w:t xml:space="preserve">Additionally, we were interested in evaluating whether the symptom severity trends obtained from the HCAMP data were consistent with findings from previous studies. </w:t>
      </w:r>
      <w:r w:rsidR="00504B0E">
        <w:lastRenderedPageBreak/>
        <w:t xml:space="preserve">Specifically, we hypothesized that cognitive symptoms would be rated with high severity relative to other symptom clusters and that females would rate symptoms with higher severity compared to males across all symptom clusters. We additionally hypothesized that symptom severity would be highest immediately after the injury and decrease over time as measured by repeated testing.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7F030ABE" w:rsidR="00642E93" w:rsidRPr="00AB0346"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xml:space="preserve">. A total of 18,294 concussion injuries were identified for analysis, which were divided into four separate groups corresponding to the number of ImPACT tests completed during the gradual RTP process. Table </w:t>
      </w:r>
      <w:r w:rsidR="005F68E1">
        <w:t>2</w:t>
      </w:r>
      <w:r w:rsidR="00D12FD0">
        <w:t xml:space="preserve"> displays the number of individuals per number of ImPACT tests completed. </w:t>
      </w:r>
      <w:r w:rsidR="005F68E1" w:rsidRPr="00AB0346">
        <w:t>Post-injury ImPACT test scores were compared to baseline testing performance to make RTP progression decisions, and students typically completed baseline tests at the beginning of their freshman and junior years. The HCAMP guidelines for post-injury test administrations were the following:</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71573AD5" w:rsidR="00F3680D" w:rsidRPr="00AB0346" w:rsidRDefault="00F3680D" w:rsidP="005F68E1">
      <w:pPr>
        <w:pStyle w:val="ListParagraph"/>
        <w:numPr>
          <w:ilvl w:val="0"/>
          <w:numId w:val="1"/>
        </w:numPr>
      </w:pPr>
      <w:r w:rsidRPr="00AB0346">
        <w:t xml:space="preserve">Students should not be tested more than two times in one week.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lastRenderedPageBreak/>
        <w:t>Outcome Measure</w:t>
      </w:r>
    </w:p>
    <w:p w14:paraId="68D84E93" w14:textId="4BC22BAE" w:rsidR="00C21DA6" w:rsidRDefault="0099088B" w:rsidP="007F276C">
      <w:r>
        <w:tab/>
        <w:t xml:space="preserve">The primary outcome measure analyzed for this study was PCSS severity ratings obtained at the time of ImPACT testing. The PCSS is a 22-item, formal questionnaire designed to quantify the severity of post-concussion symptoms from the six concussion symptom clusters identified by </w:t>
      </w:r>
      <w:r>
        <w:fldChar w:fldCharType="begin" w:fldLock="1"/>
      </w:r>
      <w:r w:rsidR="00130679">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fldChar w:fldCharType="separate"/>
      </w:r>
      <w:r w:rsidRPr="0099088B">
        <w:rPr>
          <w:noProof/>
        </w:rPr>
        <w:t xml:space="preserve">Harmon et al. </w:t>
      </w:r>
      <w:r>
        <w:rPr>
          <w:noProof/>
        </w:rPr>
        <w:t>(</w:t>
      </w:r>
      <w:r w:rsidRPr="0099088B">
        <w:rPr>
          <w:noProof/>
        </w:rPr>
        <w:t>2019</w:t>
      </w:r>
      <w:r>
        <w:rPr>
          <w:noProof/>
        </w:rPr>
        <w:t>) and</w:t>
      </w:r>
      <w:r w:rsidRPr="0099088B">
        <w:rPr>
          <w:noProof/>
        </w:rPr>
        <w:t xml:space="preserve"> Lumba-Brown et al. </w:t>
      </w:r>
      <w:r>
        <w:rPr>
          <w:noProof/>
        </w:rPr>
        <w:t>(</w:t>
      </w:r>
      <w:r w:rsidRPr="0099088B">
        <w:rPr>
          <w:noProof/>
        </w:rPr>
        <w:t>2019)</w:t>
      </w:r>
      <w:r>
        <w:fldChar w:fldCharType="end"/>
      </w:r>
      <w:r>
        <w:t xml:space="preserve"> 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The six symptom clusters includ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340F2835"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 xml:space="preserve">descriptive statistics on the duration of time between test dates for students completing multiple ImPACT tests were calculated to provide insight on the time required to complete the RTP protocol. </w:t>
      </w:r>
    </w:p>
    <w:p w14:paraId="463FCC5B" w14:textId="6A75E370" w:rsidR="001B4BD8" w:rsidRDefault="001B4BD8" w:rsidP="007F276C">
      <w:r>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w:t>
      </w:r>
      <w:r>
        <w:lastRenderedPageBreak/>
        <w:t xml:space="preserve">2020). Additionally, a two-way between-subjects ANOVA was used to calculate the interaction effect between </w:t>
      </w:r>
      <w:r w:rsidR="007427EE">
        <w:t>sex</w:t>
      </w:r>
      <w:r>
        <w:t xml:space="preserve"> and </w:t>
      </w:r>
      <w:r w:rsidR="00FC4940">
        <w:t xml:space="preserve">the </w:t>
      </w:r>
      <w:r>
        <w:t xml:space="preserve">total number of ImPACT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E435D4" w:rsidR="009F2970" w:rsidRDefault="009F2970" w:rsidP="009F2970">
      <w:pPr>
        <w:pStyle w:val="Heading2"/>
      </w:pPr>
      <w:r>
        <w:t>Duration of Time between ImPACT Tests</w:t>
      </w:r>
    </w:p>
    <w:p w14:paraId="6CF1C853" w14:textId="6254E419" w:rsidR="009F2970" w:rsidRDefault="009F2970" w:rsidP="009F2970">
      <w:r>
        <w:tab/>
        <w:t xml:space="preserve">On average, students who completed two post-injury ImPACT tests completed the second test 5.95 days following the first test. Students who completed three ImPACT tests completed the third test an average of 11.61 days following the first test. For students who completed four ImPACT post-injury tests, the average duration of time between the first and fourth tests was identified to be 18.18 days. Table </w:t>
      </w:r>
      <w:r w:rsidR="00E31A24">
        <w:t>4</w:t>
      </w:r>
      <w:r>
        <w:t xml:space="preserve"> provides </w:t>
      </w:r>
      <w:r w:rsidR="004A70A5">
        <w:t xml:space="preserve">descriptive statistics </w:t>
      </w:r>
      <w:r w:rsidR="007C0BBE">
        <w:t>o</w:t>
      </w:r>
      <w:r w:rsidR="004A70A5">
        <w:t xml:space="preserve">n </w:t>
      </w:r>
      <w:r w:rsidR="007C0BBE">
        <w:t xml:space="preserve">the duration of time between tests for each set of students corresponding to the number of 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1138A1EC" w:rsidR="00C87092" w:rsidRDefault="00C87092" w:rsidP="00C87092">
      <w:pPr>
        <w:pStyle w:val="Heading3"/>
      </w:pPr>
      <w:r>
        <w:t xml:space="preserve">Completed One Test </w:t>
      </w:r>
    </w:p>
    <w:p w14:paraId="44A8849F" w14:textId="074C907D" w:rsidR="00C87092" w:rsidRPr="00496E39" w:rsidRDefault="00C87092" w:rsidP="00C87092">
      <w:pPr>
        <w:rPr>
          <w:u w:val="single"/>
        </w:rPr>
      </w:pPr>
      <w:r>
        <w:tab/>
      </w:r>
      <w:r w:rsidR="00E22EA6">
        <w:t xml:space="preserve">Descriptive statistics of non-normalized and normalized cluster severity ratings for students who completed one post-injury ImPACT test are accessible in the supplemental materials. </w:t>
      </w:r>
      <w:r w:rsidR="008A19F0">
        <w:t>The symptom cluster-by-</w:t>
      </w:r>
      <w:r w:rsidR="007427EE">
        <w:t>sex</w:t>
      </w:r>
      <w:r w:rsidR="008A19F0">
        <w:t xml:space="preserve"> interaction effect was significant, </w:t>
      </w:r>
      <w:r w:rsidR="008A19F0">
        <w:rPr>
          <w:i/>
          <w:iCs/>
        </w:rPr>
        <w:t>F</w:t>
      </w:r>
      <w:r w:rsidR="008A19F0">
        <w:t xml:space="preserve">(5, 59,934) =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w:t>
      </w:r>
      <w:r w:rsidR="004E2180">
        <w:lastRenderedPageBreak/>
        <w:t xml:space="preserv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3B575928" w14:textId="2B71317A" w:rsidR="00E15818" w:rsidRDefault="004C583D" w:rsidP="004C583D">
      <w:pPr>
        <w:pStyle w:val="Heading3"/>
      </w:pPr>
      <w:r>
        <w:t>Completed Two Tests</w:t>
      </w:r>
    </w:p>
    <w:p w14:paraId="1E06CC2E" w14:textId="1284E181" w:rsidR="00060BAA" w:rsidRDefault="00060BAA" w:rsidP="00060BAA">
      <w:r>
        <w:tab/>
      </w:r>
      <w:r>
        <w:rPr>
          <w:b/>
          <w:bCs/>
        </w:rPr>
        <w:t xml:space="preserve">Test One. </w:t>
      </w:r>
      <w:r w:rsidR="00E22EA6">
        <w:t xml:space="preserve">Descriptive statistics of non-normalized and normalized cluster severity ratings for students who completed </w:t>
      </w:r>
      <w:r w:rsidR="00E22EA6">
        <w:t>two</w:t>
      </w:r>
      <w:r w:rsidR="00E22EA6">
        <w:t xml:space="preserve"> post-injury ImPACT test</w:t>
      </w:r>
      <w:r w:rsidR="00E22EA6">
        <w:t>s</w:t>
      </w:r>
      <w:r w:rsidR="00E22EA6">
        <w:t xml:space="preserve"> are accessible in the supplemental materials. </w:t>
      </w:r>
      <w:r>
        <w:t>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7EDE7940" w14:textId="400F3EF7" w:rsidR="00EA7384" w:rsidRPr="00EA7384" w:rsidRDefault="001F06F5" w:rsidP="001F06F5">
      <w:r>
        <w:lastRenderedPageBreak/>
        <w:tab/>
      </w:r>
      <w:r>
        <w:rPr>
          <w:b/>
          <w:bCs/>
        </w:rPr>
        <w:t xml:space="preserve">Test Two. </w:t>
      </w:r>
      <w:r>
        <w:t>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26593DE8" w14:textId="20ACB8A6" w:rsidR="00EA7384" w:rsidRDefault="00EA7384" w:rsidP="00EA7384">
      <w:pPr>
        <w:pStyle w:val="Heading3"/>
      </w:pPr>
      <w:r>
        <w:t>Completed Three Tests</w:t>
      </w:r>
    </w:p>
    <w:p w14:paraId="2CB1934E" w14:textId="784E6670" w:rsidR="00712BCC" w:rsidRPr="00EA7384" w:rsidRDefault="00337782" w:rsidP="00712BCC">
      <w:r>
        <w:tab/>
      </w:r>
      <w:r w:rsidRPr="00337782">
        <w:rPr>
          <w:b/>
          <w:bCs/>
        </w:rPr>
        <w:t>Test One.</w:t>
      </w:r>
      <w:r>
        <w:rPr>
          <w:b/>
          <w:bCs/>
        </w:rPr>
        <w:t xml:space="preserve"> </w:t>
      </w:r>
      <w:r w:rsidR="00E22EA6">
        <w:t xml:space="preserve">Descriptive statistics of non-normalized and normalized cluster severity ratings for students who completed </w:t>
      </w:r>
      <w:r w:rsidR="00E22EA6">
        <w:t>three</w:t>
      </w:r>
      <w:r w:rsidR="00E22EA6">
        <w:t xml:space="preserve"> post-injury ImPACT test</w:t>
      </w:r>
      <w:r w:rsidR="00E22EA6">
        <w:t>s</w:t>
      </w:r>
      <w:r w:rsidR="00E22EA6">
        <w:t xml:space="preserve"> are accessible in the supplemental materials. </w:t>
      </w:r>
      <w:r w:rsidR="00C15AF8">
        <w:t>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w:t>
      </w:r>
      <w:r w:rsidR="00712BCC">
        <w:lastRenderedPageBreak/>
        <w:t xml:space="preserve">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6C803BA" w14:textId="1D4531B2" w:rsidR="00506748" w:rsidRDefault="001D215C" w:rsidP="001D215C">
      <w:pPr>
        <w:ind w:firstLine="720"/>
      </w:pPr>
      <w:r>
        <w:rPr>
          <w:b/>
          <w:bCs/>
        </w:rPr>
        <w:t xml:space="preserve">Test Three. </w:t>
      </w:r>
      <w:r>
        <w:t>The symptom cluster-by-</w:t>
      </w:r>
      <w:r w:rsidR="007427EE">
        <w:t>sex</w:t>
      </w:r>
      <w:r>
        <w:t xml:space="preserve"> interaction effect was significant, </w:t>
      </w:r>
      <w:r>
        <w:rPr>
          <w:i/>
          <w:iCs/>
        </w:rPr>
        <w:t>F</w:t>
      </w:r>
      <w:r>
        <w:t xml:space="preserve">(5, 13,356) = 2.60, </w:t>
      </w:r>
      <w:r>
        <w:rPr>
          <w:i/>
          <w:iCs/>
        </w:rPr>
        <w:t xml:space="preserve">p </w:t>
      </w:r>
      <w:r>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03CC0393" w14:textId="1C5706C9" w:rsidR="00287C51" w:rsidRPr="00287C51" w:rsidRDefault="00287C51" w:rsidP="00287C51">
      <w:pPr>
        <w:pStyle w:val="Heading3"/>
      </w:pPr>
      <w:r>
        <w:t>Completed Four Tests</w:t>
      </w:r>
    </w:p>
    <w:p w14:paraId="7C93F55A" w14:textId="6D4D61AE" w:rsidR="00506748" w:rsidRDefault="00287C51" w:rsidP="00C15AF8">
      <w:r>
        <w:tab/>
      </w:r>
      <w:r>
        <w:rPr>
          <w:b/>
          <w:bCs/>
        </w:rPr>
        <w:t>Test One.</w:t>
      </w:r>
      <w:r>
        <w:t xml:space="preserve"> </w:t>
      </w:r>
      <w:r w:rsidR="00E22EA6">
        <w:t xml:space="preserve">Descriptive statistics of non-normalized and normalized cluster severity ratings for students who completed </w:t>
      </w:r>
      <w:r w:rsidR="00E22EA6">
        <w:t>four</w:t>
      </w:r>
      <w:r w:rsidR="00E22EA6">
        <w:t xml:space="preserve"> post-injury ImPACT test</w:t>
      </w:r>
      <w:r w:rsidR="00E22EA6">
        <w:t>s</w:t>
      </w:r>
      <w:r w:rsidR="00E22EA6">
        <w:t xml:space="preserve"> are accessible in the supplemental materials. </w:t>
      </w:r>
      <w:r w:rsidR="00E8553A">
        <w:t>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r w:rsidR="007427EE">
        <w:t>sex</w:t>
      </w:r>
      <w:r w:rsidR="00E22EA6">
        <w:t>e</w:t>
      </w:r>
      <w:r w:rsidR="00E8553A">
        <w:t xml:space="preserve">s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w:t>
      </w:r>
      <w:r w:rsidR="0004242D">
        <w:lastRenderedPageBreak/>
        <w:t xml:space="preserve">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2597FA5" w14:textId="1878CC96" w:rsidR="0004242D" w:rsidRPr="00FC071A" w:rsidRDefault="00CD00E1" w:rsidP="00C15AF8">
      <w:r>
        <w:tab/>
      </w:r>
      <w:r>
        <w:rPr>
          <w:b/>
          <w:bCs/>
        </w:rPr>
        <w:t xml:space="preserve">Test Four. </w:t>
      </w:r>
      <w:r>
        <w:t>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lt; .001) 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67C1544E" w14:textId="1542517A" w:rsidR="000D5B19" w:rsidRDefault="000D5B19" w:rsidP="000D5B19">
      <w:pPr>
        <w:pStyle w:val="Heading2"/>
      </w:pPr>
      <w:r>
        <w:t>Total Symptom</w:t>
      </w:r>
      <w:r w:rsidRPr="000D5B19">
        <w:t xml:space="preserve"> </w:t>
      </w:r>
      <w:r w:rsidR="008963F6">
        <w:t>Score</w:t>
      </w:r>
      <w:r w:rsidRPr="000D5B19">
        <w:t xml:space="preserve"> a</w:t>
      </w:r>
      <w:r>
        <w:t xml:space="preserve">t Test One across Number of Tests Completed </w:t>
      </w:r>
    </w:p>
    <w:p w14:paraId="1FE60822" w14:textId="58855EFB" w:rsidR="000D5B19" w:rsidRPr="00F00534" w:rsidRDefault="000D5B19" w:rsidP="000D5B19">
      <w:r>
        <w:tab/>
        <w:t xml:space="preserve">Table </w:t>
      </w:r>
      <w:r w:rsidR="00E22EA6">
        <w:t>5</w:t>
      </w:r>
      <w:r>
        <w:t xml:space="preserve"> displays descriptive statistics of test one total symptom scores by </w:t>
      </w:r>
      <w:r w:rsidR="007427EE">
        <w:t>sex</w:t>
      </w:r>
      <w:r>
        <w:t xml:space="preserve"> and the number of tests completed</w:t>
      </w:r>
      <w:r w:rsidR="0077053F">
        <w:t>. The total 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tests completed and </w:t>
      </w:r>
      <w:r w:rsidR="007427EE">
        <w:t>sex</w:t>
      </w:r>
      <w:r w:rsidR="0077053F">
        <w:t xml:space="preserve"> were examined. The difference in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lt; .001. The difference in 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192E3A">
        <w:t xml:space="preserve">test one </w:t>
      </w:r>
      <w:r w:rsidR="0077053F">
        <w:t xml:space="preserve">total symptom scores than students who completed </w:t>
      </w:r>
      <w:r w:rsidR="00192E3A">
        <w:t>three tests (</w:t>
      </w:r>
      <w:r w:rsidR="00192E3A">
        <w:rPr>
          <w:i/>
          <w:iCs/>
        </w:rPr>
        <w:t xml:space="preserve">M </w:t>
      </w:r>
      <w:r w:rsidR="00192E3A">
        <w:t xml:space="preserve">= 16.09, </w:t>
      </w:r>
      <w:r w:rsidR="00192E3A">
        <w:rPr>
          <w:i/>
          <w:iCs/>
        </w:rPr>
        <w:t xml:space="preserve">SD </w:t>
      </w:r>
      <w:r w:rsidR="00192E3A">
        <w:t xml:space="preserve">– 18.10), </w:t>
      </w:r>
      <w:r w:rsidR="00192E3A">
        <w:lastRenderedPageBreak/>
        <w:t>two tests (</w:t>
      </w:r>
      <w:r w:rsidR="00192E3A">
        <w:rPr>
          <w:i/>
          <w:iCs/>
        </w:rPr>
        <w:t xml:space="preserve">M </w:t>
      </w:r>
      <w:r w:rsidR="00192E3A">
        <w:t xml:space="preserve">= 13.31, </w:t>
      </w:r>
      <w:r w:rsidR="00192E3A">
        <w:rPr>
          <w:i/>
          <w:iCs/>
        </w:rPr>
        <w:t xml:space="preserve">SD </w:t>
      </w:r>
      <w:r w:rsidR="00724379">
        <w:t>=</w:t>
      </w:r>
      <w:r w:rsidR="00192E3A">
        <w:t xml:space="preserve"> 16.76), and on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Mean differences between students who completed one test and two tests, one test and three tests, and two tests and 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significantly higher 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5CC6B8B6" w:rsidR="008C78AC" w:rsidRDefault="008C78AC" w:rsidP="008C78AC">
      <w:pPr>
        <w:rPr>
          <w:b/>
          <w:bCs/>
          <w:i/>
          <w:iCs/>
        </w:rPr>
      </w:pPr>
      <w:r>
        <w:rPr>
          <w:b/>
          <w:bCs/>
          <w:i/>
          <w:iCs/>
        </w:rPr>
        <w:t xml:space="preserve">Insert Table </w:t>
      </w:r>
      <w:r w:rsidR="00E22EA6">
        <w:rPr>
          <w:b/>
          <w:bCs/>
          <w:i/>
          <w:iCs/>
        </w:rPr>
        <w:t xml:space="preserve">5 </w:t>
      </w:r>
      <w:r>
        <w:rPr>
          <w:b/>
          <w:bCs/>
          <w:i/>
          <w:iCs/>
        </w:rPr>
        <w:t xml:space="preserve"> Here</w:t>
      </w:r>
    </w:p>
    <w:p w14:paraId="20715150" w14:textId="4F85BB23" w:rsidR="008C78AC" w:rsidRDefault="008C78AC" w:rsidP="008C78AC">
      <w:pPr>
        <w:pStyle w:val="Heading1"/>
      </w:pPr>
      <w:r>
        <w:t>Discussion</w:t>
      </w:r>
    </w:p>
    <w:p w14:paraId="6589D9E0" w14:textId="29FEBAA4" w:rsidR="00E57D1D" w:rsidRDefault="00130679" w:rsidP="008C78AC">
      <w:r>
        <w:tab/>
        <w:t>The purpose of this retrospective analysis was to evaluate trends in symptom reporting over 13 years of ImPACT testing</w:t>
      </w:r>
      <w:r w:rsidR="00E57D1D">
        <w:t xml:space="preserve"> data</w:t>
      </w:r>
      <w:r>
        <w:t xml:space="preserve"> across the state of Hawaii in 13 to 18-year-old</w:t>
      </w:r>
      <w:r w:rsidR="00E57D1D">
        <w:t xml:space="preserve"> students who rated symptom severity with the PCSS</w:t>
      </w:r>
      <w:r>
        <w:t xml:space="preserve">. </w:t>
      </w:r>
      <w:r w:rsidR="00E57D1D">
        <w:t xml:space="preserve">The findings from the current study aligned with our hypotheses and are consistent with symptom severity trends identified in previous literature. Present findings and their potential impact on RTL are discussed further. </w:t>
      </w:r>
    </w:p>
    <w:p w14:paraId="2C4AEDCF" w14:textId="640ABAFE" w:rsidR="00E57D1D" w:rsidRDefault="00E57D1D" w:rsidP="008C78AC">
      <w:r>
        <w:tab/>
        <w:t xml:space="preserve">Similar to findings from previous studies </w:t>
      </w:r>
      <w:r>
        <w:fldChar w:fldCharType="begin" w:fldLock="1"/>
      </w:r>
      <w:r w:rsidR="00DD686D">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1542/peds.2013-2988","ISBN":"0031-4005","ISSN":"0031-4005","PMID":"24958583","abstract":"BACKGROUND AND OBJECTIVES: Up to 30% of children who have concussion initially evaluated in the emergency department (ED) display delayed symptom resolution (DSR). Greater initial symptom severity may be an easily quantifiable predictor of DSR. We hypothesized that greater symptom severity immediately after injury increases the risk for DSR.\\n\\nMETHODS: We conducted a prospective longitudinal cohort study of children 8 to 18 years old presenting to the ED with concussion. Acute symptom severity was assessed using a graded symptom inventory. Presence of DSR was assessed 1 month later. Graded symptom inventory scores were tested for association with DSR by sensitivity analysis. We conducted a similar analysis for post-concussion syndrome (PCS) as defined by the International Statistical Classification of Diseases and Related Health Problems, 10th revision. Potential symptoms characteristic of DSR were explored by using hierarchical cluster analysis.\\n\\nRESULTS: We enrolled 234 subjects; 179 (76%) completed follow-up. Thirty-eight subjects (21%) experienced DSR. Initial symptom severity was not significantly associated with DSR 1 month after concussion. A total of 22 subjects (12%) had PCS. Scores &gt;10 (possible range, 0-28) were associated with an increased risk for PCS (RR, 3.1; 95% confidence interval 1.2-8.0). Three of 6 of the most characteristic symptoms of DSR were also most characteristic of early symptom resolution. However, cognitive symptoms were more characteristic of subjects reporting DSR.\\n\\nCONCLUSIONS: Greater symptom severity measured at ED presentation does not predict DSR but is associated with PCS. Risk stratification therefore depends on how the persistent symptoms are defined. Cognitive symptoms may warrant particular attention in future study. Follow-up is recommended for all patients after ED evaluation of concussion to monitor for DSR.","author":[{"dropping-particle":"","family":"Grubenhoff","given":"J. A.","non-dropping-particle":"","parse-names":false,"suffix":""},{"dropping-particle":"","family":"Deakyne","given":"S. J.","non-dropping-particle":"","parse-names":false,"suffix":""},{"dropping-particle":"","family":"Brou","given":"L.","non-dropping-particle":"","parse-names":false,"suffix":""},{"dropping-particle":"","family":"Bajaj","given":"L.","non-dropping-particle":"","parse-names":false,"suffix":""},{"dropping-particle":"","family":"Comstock","given":"R. D.","non-dropping-particle":"","parse-names":false,"suffix":""},{"dropping-particle":"","family":"Kirkwood","given":"M. W.","non-dropping-particle":"","parse-names":false,"suffix":""}],"container-title":"Pediatrics","id":"ITEM-3","issue":"1","issued":{"date-parts":[["2014"]]},"page":"54-62","title":"Acute concussion symptom severity and delayed symptom resolution","type":"article-journal","volume":"134"},"uris":["http://www.mendeley.com/documents/?uuid=460e7d91-011f-4529-92d8-90a40310623b"]}],"mendeley":{"formattedCitation":"(Covassin et al., 2013; Grubenhoff et al., 2014; Ono et al., 2016)","plainTextFormattedCitation":"(Covassin et al., 2013; Grubenhoff et al., 2014; Ono et al., 2016)","previouslyFormattedCitation":"(Covassin et al., 2013; Grubenhoff et al., 2014; Ono et al., 2016)"},"properties":{"noteIndex":0},"schema":"https://github.com/citation-style-language/schema/raw/master/csl-citation.json"}</w:instrText>
      </w:r>
      <w:r>
        <w:fldChar w:fldCharType="separate"/>
      </w:r>
      <w:r w:rsidRPr="00E57D1D">
        <w:rPr>
          <w:noProof/>
        </w:rPr>
        <w:t>(Covassin et al., 2013; Grubenhoff et al., 2014; Ono et al., 2016)</w:t>
      </w:r>
      <w:r>
        <w:fldChar w:fldCharType="end"/>
      </w:r>
      <w:r>
        <w:t>, the results of the present study identified that students develop specific symptom profiles, consistently rating symptoms from the headache-migraine, sleep, and cognitive clusters with the highest severity. Symptom severity ratings obtained at the time of the fourth test for students who completed four ImPACT tests during recovery w</w:t>
      </w:r>
      <w:r w:rsidR="0025210D">
        <w:t>ere</w:t>
      </w:r>
      <w:r>
        <w:t xml:space="preserve"> observed to be the only </w:t>
      </w:r>
      <w:r w:rsidR="0025210D">
        <w:t>ratings</w:t>
      </w:r>
      <w:r>
        <w:t xml:space="preserve"> where symptom severity across all clusters was rated with relative </w:t>
      </w:r>
      <w:r w:rsidR="00EC7FD6">
        <w:t xml:space="preserve">equality. </w:t>
      </w:r>
      <w:r w:rsidR="00DD686D">
        <w:t xml:space="preserve">As symptom severity was observed to gradually decrease across all clusters with consecutive testing, the average of 18.18 days between tests one and four for the sample of students who completed four tests provides insight on the duration of time for headache-migraine, sleep, and cognitive symptoms to subside to similar severity levels of the other clusters for students with a longer recovery. The presence of overlapping clinical profiles has been previously documented </w:t>
      </w:r>
      <w:r w:rsidR="00DD686D">
        <w:lastRenderedPageBreak/>
        <w:t xml:space="preserve">in the literature as a key consideration of concussion management </w:t>
      </w:r>
      <w:r w:rsidR="00DD686D">
        <w:fldChar w:fldCharType="begin" w:fldLock="1"/>
      </w:r>
      <w:r w:rsidR="00D74A2B">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DD686D">
        <w:fldChar w:fldCharType="separate"/>
      </w:r>
      <w:r w:rsidR="00DD686D" w:rsidRPr="00DD686D">
        <w:rPr>
          <w:noProof/>
        </w:rPr>
        <w:t>(Harmon et al., 2019)</w:t>
      </w:r>
      <w:r w:rsidR="00DD686D">
        <w:fldChar w:fldCharType="end"/>
      </w:r>
      <w:r w:rsidR="00DD686D">
        <w:t xml:space="preserve">. The headache-migraine/cognitive/sleep symptom profile that emerged from the present study aligns with </w:t>
      </w:r>
      <w:r w:rsidR="00121B14">
        <w:t>Harmon et al. (2019)</w:t>
      </w:r>
      <w:r w:rsidR="0025210D">
        <w:t>; f</w:t>
      </w:r>
      <w:r w:rsidR="00121B14">
        <w:t xml:space="preserve">urther, this symptom profile impacts RTL by providing educators insight on what symptoms their students are most likely to be experiencing in order to provide earlier and more targeted supports. </w:t>
      </w:r>
    </w:p>
    <w:p w14:paraId="16781E6B" w14:textId="13955C69" w:rsidR="00121B14" w:rsidRDefault="002D7474" w:rsidP="008C78AC">
      <w:r>
        <w:tab/>
        <w:t xml:space="preserve">Also consistent with previous research was the finding that females generally rated symptoms with higher severity than males across direct comparison of symptom clusters. It was not the purpose of the present study to analyze </w:t>
      </w:r>
      <w:r w:rsidR="00D74A2B">
        <w:t xml:space="preserve">the cause of differences in symptom reporting between the sexes, but multiple explanations on the discrepancy between male and female symptom reporting have been documented in the literature ranging from differences in behavioral symptom reporting </w:t>
      </w:r>
      <w:r w:rsidR="00D74A2B">
        <w:fldChar w:fldCharType="begin" w:fldLock="1"/>
      </w:r>
      <w:r w:rsidR="00D74A2B">
        <w:instrText>ADDIN CSL_CITATION {"citationItems":[{"id":"ITEM-1","itemData":{"DOI":"10.1089/neu.2017.5453","ISSN":"15579042","PMID":"29336208","abstract":"There is conflicting evidence regarding whether females are more adversely affected after concussion than males. Further, recent research suggests that hormonal contraceptive (HC) use may affect symptom severity and duration post-concussion. The objective of this study was to examine the effects of sex and HC use on outcomes following concussion among collegiate varsity athletes. We hypothesized that females would have longer length of recovery (LOR), and that peak symptom severity would be associated with longer LOR in both males and females. Among females, we hypothesized that non-HC users would have longer LOR and higher peak symptom severity than HC users. Ninety collegiate student-athletes were included in this study (40 males, 50 females; 24 HC users, 25 non-HC users). Demographic, injury, and recovery information was abstracted via retrospective record review. LOR was defined as days between injury and clearance for full return to play by team physician. Peak symptom severity score (Sport Concussion Assessment Tool [SCAT] 2 or 3) was used in analyses. Study results revealed that males had shorter LOR than females (F[1, 86] = 5.021, p &lt; 0.05, d = 0.49), but had comparable symptom severity scores. Symptom severity was strongly related to LOR for males (r = 0.513, p &lt; 0.01) but not females (r = -0.003, p &gt; 0.05). Among females, non-HC users demonstrated higher symptom severity than HC users (F[1,47] = 5.142, p &lt; 0.05, d = 0.70). No significant differences between female HC users and non-HC users on LOR were observed. This study provides evidence for differential concussion outcomes between male and female collegiate athletes and between HC users and nonusers among females.","author":[{"dropping-particle":"","family":"Gallagher","given":"Virginia","non-dropping-particle":"","parse-names":false,"suffix":""},{"dropping-particle":"","family":"Kramer","given":"Natalie","non-dropping-particle":"","parse-names":false,"suffix":""},{"dropping-particle":"","family":"Abbott","given":"Kristin","non-dropping-particle":"","parse-names":false,"suffix":""},{"dropping-particle":"","family":"Alexander","given":"John","non-dropping-particle":"","parse-names":false,"suffix":""},{"dropping-particle":"","family":"Breiter","given":"Hans","non-dropping-particle":"","parse-names":false,"suffix":""},{"dropping-particle":"","family":"Herrold","given":"Amy","non-dropping-particle":"","parse-names":false,"suffix":""},{"dropping-particle":"","family":"Lindley","given":"Tory","non-dropping-particle":"","parse-names":false,"suffix":""},{"dropping-particle":"","family":"Mjaanes","given":"Jeffrey","non-dropping-particle":"","parse-names":false,"suffix":""},{"dropping-particle":"","family":"Reilly","given":"James","non-dropping-particle":"","parse-names":false,"suffix":""}],"container-title":"Journal of Neurotrauma","id":"ITEM-1","issue":"11","issued":{"date-parts":[["2018"]]},"page":"1242-1247","title":"The effects of sex differences and hormonal contraception on outcomes after collegiate sports-related concussion","type":"article-journal","volume":"35"},"uris":["http://www.mendeley.com/documents/?uuid=3e56c9de-d552-4f16-88b0-b4f60f44680a"]}],"mendeley":{"formattedCitation":"(Gallagher et al., 2018)","plainTextFormattedCitation":"(Gallagher et al., 2018)","previouslyFormattedCitation":"(Gallagher et al., 2018)"},"properties":{"noteIndex":0},"schema":"https://github.com/citation-style-language/schema/raw/master/csl-citation.json"}</w:instrText>
      </w:r>
      <w:r w:rsidR="00D74A2B">
        <w:fldChar w:fldCharType="separate"/>
      </w:r>
      <w:r w:rsidR="00D74A2B" w:rsidRPr="00D74A2B">
        <w:rPr>
          <w:noProof/>
        </w:rPr>
        <w:t>(Gallagher et al., 2018)</w:t>
      </w:r>
      <w:r w:rsidR="00D74A2B">
        <w:fldChar w:fldCharType="end"/>
      </w:r>
      <w:r w:rsidR="00D74A2B">
        <w:t xml:space="preserve"> to physiological differences </w:t>
      </w:r>
      <w:r w:rsidR="00D74A2B">
        <w:fldChar w:fldCharType="begin" w:fldLock="1"/>
      </w:r>
      <w:r w:rsidR="00D74A2B">
        <w:instrText>ADDIN CSL_CITATION {"citationItems":[{"id":"ITEM-1","itemData":{"DOI":"10.1007/s10439-011-0396-0","ISBN":"00906964 (ISSN)","ISSN":"00906964","PMID":"21994058","abstract":"Researchers are striving to understand the biomechanics of concussive injury that occur in the context of sport by using a number of methodologies. Animal models, video reconstruction, and helmet-based accelerometers have all been used, but have their limitations. The Head Impact Telemetry (HIT) System permits the real-time in vivo tracking of all impacts that occur on the football field and has been used in both the high school and collegiate setting. This review provides a theoretical discussion of concussion mechanics and examines the current literature on the effects of the number of impacts, impact magnitude, impact distribution, and concussion threshold in high school and collegiate football athletes recorded by the HIT System.","author":[{"dropping-particle":"","family":"Broglio","given":"Steven P.","non-dropping-particle":"","parse-names":false,"suffix":""},{"dropping-particle":"","family":"Surma","given":"Tyler","non-dropping-particle":"","parse-names":false,"suffix":""},{"dropping-particle":"","family":"Ashton-Miller","given":"James A.","non-dropping-particle":"","parse-names":false,"suffix":""}],"container-title":"Annals of Biomedical Engineering","id":"ITEM-1","issue":"1","issued":{"date-parts":[["2012"]]},"page":"37-46","title":"High school and collegiate football athlete concussions: A biomechanical review","type":"article-journal","volume":"40"},"uris":["http://www.mendeley.com/documents/?uuid=f052ee2d-cf0a-4792-812d-45d7eea94cf1"]},{"id":"ITEM-2","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2","issue":"8","issued":{"date-parts":[["2016"]]},"page":"771-775","title":"Gender differences in recovery from sports-related concussion in adolescents","type":"article-journal","volume":"55"},"uris":["http://www.mendeley.com/documents/?uuid=759b2013-b89d-4e8c-b7a1-d1cbe89d9703"]}],"mendeley":{"formattedCitation":"(Baker et al., 2016; Broglio et al., 2012)","plainTextFormattedCitation":"(Baker et al., 2016; Broglio et al., 2012)","previouslyFormattedCitation":"(Baker et al., 2016; Broglio et al., 2012)"},"properties":{"noteIndex":0},"schema":"https://github.com/citation-style-language/schema/raw/master/csl-citation.json"}</w:instrText>
      </w:r>
      <w:r w:rsidR="00D74A2B">
        <w:fldChar w:fldCharType="separate"/>
      </w:r>
      <w:r w:rsidR="00D74A2B" w:rsidRPr="00D74A2B">
        <w:rPr>
          <w:noProof/>
        </w:rPr>
        <w:t>(Baker et al., 2016; Broglio et al., 2012)</w:t>
      </w:r>
      <w:r w:rsidR="00D74A2B">
        <w:fldChar w:fldCharType="end"/>
      </w:r>
      <w:r w:rsidR="00D74A2B">
        <w:t xml:space="preserve"> to neurophysiological differences </w:t>
      </w:r>
      <w:r w:rsidR="00D74A2B">
        <w:fldChar w:fldCharType="begin" w:fldLock="1"/>
      </w:r>
      <w:r w:rsidR="00D74A2B">
        <w:instrText>ADDIN CSL_CITATION {"citationItems":[{"id":"ITEM-1","itemData":{"author":[{"dropping-particle":"","family":"Bazarian","given":"Jeffrey J.","non-dropping-particle":"","parse-names":false,"suffix":""},{"dropping-particle":"","family":"Blyth","given":"Brian","non-dropping-particle":"","parse-names":false,"suffix":""},{"dropping-particle":"","family":"Mookerjee","given":"Sohug","non-dropping-particle":"","parse-names":false,"suffix":""},{"dropping-particle":"","family":"He","given":"Hua","non-dropping-particle":"","parse-names":false,"suffix":""},{"dropping-particle":"","family":"McDermott","given":"Michael P.","non-dropping-particle":"","parse-names":false,"suffix":""}],"container-title":"Journal of Neurotrauma","id":"ITEM-1","issued":{"date-parts":[["2010"]]},"page":"527-539","title":"Sex differences in outcome after mild traumatic brain injury","type":"article-journal","volume":"27"},"uris":["http://www.mendeley.com/documents/?uuid=778c17e2-f0f0-4d43-aab3-1461fce2d4ba"]}],"mendeley":{"formattedCitation":"(Bazarian et al., 2010)","plainTextFormattedCitation":"(Bazarian et al., 2010)"},"properties":{"noteIndex":0},"schema":"https://github.com/citation-style-language/schema/raw/master/csl-citation.json"}</w:instrText>
      </w:r>
      <w:r w:rsidR="00D74A2B">
        <w:fldChar w:fldCharType="separate"/>
      </w:r>
      <w:r w:rsidR="00D74A2B" w:rsidRPr="00D74A2B">
        <w:rPr>
          <w:noProof/>
        </w:rPr>
        <w:t>(Bazarian et al., 2010)</w:t>
      </w:r>
      <w:r w:rsidR="00D74A2B">
        <w:fldChar w:fldCharType="end"/>
      </w:r>
      <w:r w:rsidR="00D74A2B">
        <w:t xml:space="preserve">. In consideration of the RTL process, it is important for educators to be mindful that females tend to be more symptomatic and implement supports appropriately. </w:t>
      </w:r>
    </w:p>
    <w:p w14:paraId="6406D3AD" w14:textId="4C05FE1A" w:rsidR="00D74A2B" w:rsidRDefault="00D74A2B" w:rsidP="008C78AC">
      <w:r>
        <w:tab/>
      </w:r>
      <w:r w:rsidR="00495C83">
        <w:t xml:space="preserve">It has been documented that most consistent predictor of concussion recovery is the number and overall severity of symptoms </w:t>
      </w:r>
      <w:r w:rsidR="00495C83">
        <w:rPr>
          <w:b/>
          <w:bCs/>
        </w:rPr>
        <w:fldChar w:fldCharType="begin" w:fldLock="1"/>
      </w:r>
      <w:r w:rsidR="00495C83">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1136/bjsports-2017-097729","ISSN":"14730480","abstract":"Objective A systematic review of factors that might be associated with, or influence, clinical recovery from sport-related concussion. Clinical recovery was defined functionally as a return to normal activities, including school and sports, following injury. Design Systematic review. Data sources PubMed, PsycINFO, MEDLINE, CINAHL, Cochrane Library, EMBASE, SPORTDiscus, Scopus and Web of Science. Eligibility criteria for selecting studies Studies published by June of 2016 that addressed clinical recovery from concussion. Results A total of 7617 articles were identified using the search strategy, and 101 articles were included. There are major methodological differences across the studies. Many different clinical outcomes were measured, such as symptoms, cognition, balance, return to school and return to sports, although symptom outcomes were the most frequently measured. The most consistent predictor of slower recovery from concussion is the severity of a person's acute and subacute symptoms. The development of subacute problems with headaches or depression is likely a risk factor for persistent symptoms lasting greater than a month. Those with a preinjury history of mental health problems appear to be at greater risk for having persistent symptoms. Those with attention deficit hyperactivity disorder (ADHD) or learning disabilities do not appear to be at substantially greater risk. There is some evidence that the teenage years, particularly high school, might be the most vulnerable time period for having persistent symptoms-with greater risk for girls than boys. Conclusion The literature on clinical recovery from sport-related concussion has grown dramatically, is mostly mixed, but some factors have emerged as being related to outcome.","author":[{"dropping-particle":"","family":"Iverson","given":"Grant L.","non-dropping-particle":"","parse-names":false,"suffix":""},{"dropping-particle":"","family":"Gardner","given":"Andrew J.","non-dropping-particle":"","parse-names":false,"suffix":""},{"dropping-particle":"","family":"Terry","given":"Douglas P.","non-dropping-particle":"","parse-names":false,"suffix":""},{"dropping-particle":"","family":"Ponsford","given":"Jennie L.","non-dropping-particle":"","parse-names":false,"suffix":""},{"dropping-particle":"","family":"Sills","given":"Allen K.","non-dropping-particle":"","parse-names":false,"suffix":""},{"dropping-particle":"","family":"Broshek","given":"Donna K.","non-dropping-particle":"","parse-names":false,"suffix":""},{"dropping-particle":"","family":"Solomon","given":"Gary S.","non-dropping-particle":"","parse-names":false,"suffix":""}],"container-title":"British Journal of Sports Medicine","id":"ITEM-2","issue":"12","issued":{"date-parts":[["2017"]]},"page":"941-948","title":"Predictors of clinical recovery from concussion: A systematic review","type":"article-journal","volume":"51"},"uris":["http://www.mendeley.com/documents/?uuid=065deafc-9ca5-4662-9fb0-4b0033a9e101"]}],"mendeley":{"formattedCitation":"(Harmon et al., 2019; Iverson et al., 2017)","plainTextFormattedCitation":"(Harmon et al., 2019; Iverson et al., 2017)","previouslyFormattedCitation":"(Harmon et al., 2019; Iverson et al., 2017)"},"properties":{"noteIndex":0},"schema":"https://github.com/citation-style-language/schema/raw/master/csl-citation.json"}</w:instrText>
      </w:r>
      <w:r w:rsidR="00495C83">
        <w:rPr>
          <w:b/>
          <w:bCs/>
        </w:rPr>
        <w:fldChar w:fldCharType="separate"/>
      </w:r>
      <w:r w:rsidR="00495C83" w:rsidRPr="0036214F">
        <w:rPr>
          <w:noProof/>
        </w:rPr>
        <w:t>(Harmon et al., 2019; Iverson et al., 2017)</w:t>
      </w:r>
      <w:r w:rsidR="00495C83">
        <w:rPr>
          <w:b/>
          <w:bCs/>
        </w:rPr>
        <w:fldChar w:fldCharType="end"/>
      </w:r>
      <w:r w:rsidR="00495C83">
        <w:rPr>
          <w:b/>
          <w:bCs/>
        </w:rPr>
        <w:t>.</w:t>
      </w:r>
      <w:r w:rsidR="00495C83">
        <w:t xml:space="preserve"> Consistent with previous studies on symptom severity and outcome was the finding from the present study that students who completed more ImPACT tests, corresponding to a longer duration of recovery, reported significantly higher severity scores across all symptom clusters at the time of test one completion. This is a critical finding for RTL because it provides educators with an indicator of who is at risk for a longer recovery. Future research should consider the evaluation of severity cut-off scores that trigger the implementation of specific RTL interventions to manage symptoms and prevent academic challenges. </w:t>
      </w:r>
    </w:p>
    <w:p w14:paraId="7FEDA310" w14:textId="6AE3CF0C" w:rsidR="00C43EE4" w:rsidRDefault="00C43EE4" w:rsidP="00C43EE4">
      <w:pPr>
        <w:pStyle w:val="Heading2"/>
      </w:pPr>
      <w:r>
        <w:lastRenderedPageBreak/>
        <w:t>How Trends in Symptom Severity can Influence the Future of RTL</w:t>
      </w:r>
    </w:p>
    <w:p w14:paraId="408AE7A9" w14:textId="64598CA2"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required more tests to complete the protocol corresponding to a longer recovery, which further indicates the importance of having supports and protocols in place to provide early identification of students most at risk of prolonged recovery to prevent negative academic outcome.</w:t>
      </w:r>
      <w:r w:rsidR="00846746">
        <w:t xml:space="preserve"> </w:t>
      </w:r>
      <w:r w:rsidR="00536CB8">
        <w:t xml:space="preserve">With the information obtained from this analysis, the next step is to </w:t>
      </w:r>
      <w:r w:rsidR="00DC63B4">
        <w:t>evaluate</w:t>
      </w:r>
      <w:r w:rsidR="00536CB8">
        <w:t xml:space="preserve"> RTL protocols that account for the following considerations. </w:t>
      </w:r>
    </w:p>
    <w:p w14:paraId="7EB412FF" w14:textId="6E7269DC" w:rsidR="006625FC" w:rsidRDefault="0099394C" w:rsidP="0099394C">
      <w:pPr>
        <w:pStyle w:val="Heading3"/>
      </w:pPr>
      <w:r>
        <w:t xml:space="preserve">Measurement Limitations </w:t>
      </w:r>
    </w:p>
    <w:p w14:paraId="105786C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 xml:space="preserve">Such a bias in symptom measurement may have influenced the results of the present analysis as the vestibular and ocular-motor clusters were consistently rated </w:t>
      </w:r>
      <w:r w:rsidR="00FE4D27">
        <w:lastRenderedPageBreak/>
        <w:t>with less severity than other clusters.</w:t>
      </w:r>
      <w:r w:rsidR="00724379">
        <w:t xml:space="preserve"> Moreover, it may lead to the misidentification of students experiencing negative academic outcome because of these symptoms. </w:t>
      </w:r>
    </w:p>
    <w:p w14:paraId="36540B84" w14:textId="3A134554"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C24CD4B" w14:textId="603FAB35"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the CLASS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59F8C4E5" w14:textId="42F6DA1C" w:rsidR="00832CFC" w:rsidRDefault="00832CFC" w:rsidP="00832CFC">
      <w:pPr>
        <w:pStyle w:val="Heading3"/>
      </w:pPr>
      <w:r>
        <w:lastRenderedPageBreak/>
        <w:t xml:space="preserve">Implementation Limitations </w:t>
      </w:r>
    </w:p>
    <w:p w14:paraId="131A3E77" w14:textId="337CF66F" w:rsidR="00832CFC" w:rsidRDefault="00832CFC" w:rsidP="00832CFC">
      <w:r>
        <w:tab/>
        <w: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226874E"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RTP outcome could not be included in the analysis</w:t>
      </w:r>
      <w:r w:rsidR="00112A34" w:rsidRPr="00AB0346">
        <w:t>.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2964403" w14:textId="174BB54A" w:rsidR="00112A34" w:rsidRDefault="00112A34" w:rsidP="00112A34">
      <w:pPr>
        <w:pStyle w:val="Heading2"/>
      </w:pPr>
      <w:r>
        <w:lastRenderedPageBreak/>
        <w:t>Conclusions</w:t>
      </w:r>
    </w:p>
    <w:p w14:paraId="4E768C08" w14:textId="5A7508C1" w:rsidR="007A73E7" w:rsidRDefault="00112A34" w:rsidP="00112A34">
      <w:r>
        <w:tab/>
        <w:t xml:space="preserve">The results of this retrospective analysis aligned with previous research evaluating symptom reporting between </w:t>
      </w:r>
      <w:r w:rsidR="007427EE">
        <w:t>sexes</w:t>
      </w:r>
      <w:r>
        <w:t xml:space="preserve"> and type of symptom</w:t>
      </w:r>
      <w:r w:rsidR="00DC63B4">
        <w:t>s</w:t>
      </w:r>
      <w:r>
        <w:t xml:space="preserve">.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766703CF" w14:textId="13A71ECD" w:rsidR="00D74A2B" w:rsidRPr="00D74A2B" w:rsidRDefault="007A73E7" w:rsidP="00D74A2B">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74A2B" w:rsidRPr="00D74A2B">
        <w:rPr>
          <w:rFonts w:cs="Times New Roman"/>
          <w:noProof/>
        </w:rPr>
        <w:t xml:space="preserve">Arbabi, M., Sheldon, R. J. G., Bahadoran, P., Smith, J. G., Poole, N., &amp; Agrawal, N. (2020). Treatment outcomes in mild traumatic brain injury: a systematic review of randomized controlled trials. </w:t>
      </w:r>
      <w:r w:rsidR="00D74A2B" w:rsidRPr="00D74A2B">
        <w:rPr>
          <w:rFonts w:cs="Times New Roman"/>
          <w:i/>
          <w:iCs/>
          <w:noProof/>
        </w:rPr>
        <w:t>Brain Injury</w:t>
      </w:r>
      <w:r w:rsidR="00D74A2B" w:rsidRPr="00D74A2B">
        <w:rPr>
          <w:rFonts w:cs="Times New Roman"/>
          <w:noProof/>
        </w:rPr>
        <w:t xml:space="preserve">, </w:t>
      </w:r>
      <w:r w:rsidR="00D74A2B" w:rsidRPr="00D74A2B">
        <w:rPr>
          <w:rFonts w:cs="Times New Roman"/>
          <w:i/>
          <w:iCs/>
          <w:noProof/>
        </w:rPr>
        <w:t>34</w:t>
      </w:r>
      <w:r w:rsidR="00D74A2B" w:rsidRPr="00D74A2B">
        <w:rPr>
          <w:rFonts w:cs="Times New Roman"/>
          <w:noProof/>
        </w:rPr>
        <w:t>(9), 1139–1149. https://doi.org/10.1080/02699052.2020.1797168</w:t>
      </w:r>
    </w:p>
    <w:p w14:paraId="690A0B0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ker, J. G., Leddy, J. J., Darling, S. R., Shucard, J., Makdissi, M., &amp; Willer, B. S. (2016). Gender differences in recovery from sports-related concussion in adolescents. </w:t>
      </w:r>
      <w:r w:rsidRPr="00D74A2B">
        <w:rPr>
          <w:rFonts w:cs="Times New Roman"/>
          <w:i/>
          <w:iCs/>
          <w:noProof/>
        </w:rPr>
        <w:t>Clinical Pediatrics</w:t>
      </w:r>
      <w:r w:rsidRPr="00D74A2B">
        <w:rPr>
          <w:rFonts w:cs="Times New Roman"/>
          <w:noProof/>
        </w:rPr>
        <w:t xml:space="preserve">, </w:t>
      </w:r>
      <w:r w:rsidRPr="00D74A2B">
        <w:rPr>
          <w:rFonts w:cs="Times New Roman"/>
          <w:i/>
          <w:iCs/>
          <w:noProof/>
        </w:rPr>
        <w:t>55</w:t>
      </w:r>
      <w:r w:rsidRPr="00D74A2B">
        <w:rPr>
          <w:rFonts w:cs="Times New Roman"/>
          <w:noProof/>
        </w:rPr>
        <w:t>(8), 771–775. https://doi.org/10.1177/0009922815606417</w:t>
      </w:r>
    </w:p>
    <w:p w14:paraId="41558B2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azarian, J. J., Blyth, B., Mookerjee, S., He, H., &amp; McDermott, M. P. (2010). Sex differences in outcome after mild traumatic brain injury. </w:t>
      </w:r>
      <w:r w:rsidRPr="00D74A2B">
        <w:rPr>
          <w:rFonts w:cs="Times New Roman"/>
          <w:i/>
          <w:iCs/>
          <w:noProof/>
        </w:rPr>
        <w:t>Journal of Neurotrauma</w:t>
      </w:r>
      <w:r w:rsidRPr="00D74A2B">
        <w:rPr>
          <w:rFonts w:cs="Times New Roman"/>
          <w:noProof/>
        </w:rPr>
        <w:t xml:space="preserve">, </w:t>
      </w:r>
      <w:r w:rsidRPr="00D74A2B">
        <w:rPr>
          <w:rFonts w:cs="Times New Roman"/>
          <w:i/>
          <w:iCs/>
          <w:noProof/>
        </w:rPr>
        <w:t>27</w:t>
      </w:r>
      <w:r w:rsidRPr="00D74A2B">
        <w:rPr>
          <w:rFonts w:cs="Times New Roman"/>
          <w:noProof/>
        </w:rPr>
        <w:t>, 527–539.</w:t>
      </w:r>
    </w:p>
    <w:p w14:paraId="09C8CDF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Broglio, S. P., Surma, T., &amp; Ashton-Miller, J. A. (2012). High school and collegiate football athlete concussions: A biomechanical review. </w:t>
      </w:r>
      <w:r w:rsidRPr="00D74A2B">
        <w:rPr>
          <w:rFonts w:cs="Times New Roman"/>
          <w:i/>
          <w:iCs/>
          <w:noProof/>
        </w:rPr>
        <w:t>Annals of Biomedical Engineering</w:t>
      </w:r>
      <w:r w:rsidRPr="00D74A2B">
        <w:rPr>
          <w:rFonts w:cs="Times New Roman"/>
          <w:noProof/>
        </w:rPr>
        <w:t xml:space="preserve">, </w:t>
      </w:r>
      <w:r w:rsidRPr="00D74A2B">
        <w:rPr>
          <w:rFonts w:cs="Times New Roman"/>
          <w:i/>
          <w:iCs/>
          <w:noProof/>
        </w:rPr>
        <w:t>40</w:t>
      </w:r>
      <w:r w:rsidRPr="00D74A2B">
        <w:rPr>
          <w:rFonts w:cs="Times New Roman"/>
          <w:noProof/>
        </w:rPr>
        <w:t>(1), 37–46. https://doi.org/10.1007/s10439-011-0396-0</w:t>
      </w:r>
    </w:p>
    <w:p w14:paraId="7792FC75"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lvin, A. C., Mullen, J., Lovell, M. R., West, R. V., Collins, M. W., &amp; Groh, M. (2009). The role of concussion history and gender in recovery from soccer-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37</w:t>
      </w:r>
      <w:r w:rsidRPr="00D74A2B">
        <w:rPr>
          <w:rFonts w:cs="Times New Roman"/>
          <w:noProof/>
        </w:rPr>
        <w:t>(9), 1699–1704. https://doi.org/10.1177/0363546509332497</w:t>
      </w:r>
    </w:p>
    <w:p w14:paraId="5CEC126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Bleecker, A., Lipchik, A., &amp; Kontos, A. P. (2013). Are there differences in neurocognitive function and symptoms between male and female soccer players after concussions?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1</w:t>
      </w:r>
      <w:r w:rsidRPr="00D74A2B">
        <w:rPr>
          <w:rFonts w:cs="Times New Roman"/>
          <w:noProof/>
        </w:rPr>
        <w:t>(12), 2890–2895. https://doi.org/10.1177/0363546513509962</w:t>
      </w:r>
    </w:p>
    <w:p w14:paraId="678A196F"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Covassin, T., Elbin, R. J., Harris, W., Parker, T., &amp; Kontos, A. (2012). The role of age and sex in symptoms, neurocognitive performance, and postural stability in athletes after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0</w:t>
      </w:r>
      <w:r w:rsidRPr="00D74A2B">
        <w:rPr>
          <w:rFonts w:cs="Times New Roman"/>
          <w:noProof/>
        </w:rPr>
        <w:t xml:space="preserve">(6), 1303–1312. </w:t>
      </w:r>
      <w:r w:rsidRPr="00D74A2B">
        <w:rPr>
          <w:rFonts w:cs="Times New Roman"/>
          <w:noProof/>
        </w:rPr>
        <w:lastRenderedPageBreak/>
        <w:t>https://doi.org/10.1177/0363546512444554</w:t>
      </w:r>
    </w:p>
    <w:p w14:paraId="37FE9D6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chtyl, S. A., &amp; Morales, P. (2017). A collaborative model for return to academics after concussion: Athletic training and speech-language pathology. </w:t>
      </w:r>
      <w:r w:rsidRPr="00D74A2B">
        <w:rPr>
          <w:rFonts w:cs="Times New Roman"/>
          <w:i/>
          <w:iCs/>
          <w:noProof/>
        </w:rPr>
        <w:t>American Journal of Speech-Language Pathology</w:t>
      </w:r>
      <w:r w:rsidRPr="00D74A2B">
        <w:rPr>
          <w:rFonts w:cs="Times New Roman"/>
          <w:noProof/>
        </w:rPr>
        <w:t xml:space="preserve">, </w:t>
      </w:r>
      <w:r w:rsidRPr="00D74A2B">
        <w:rPr>
          <w:rFonts w:cs="Times New Roman"/>
          <w:i/>
          <w:iCs/>
          <w:noProof/>
        </w:rPr>
        <w:t>26</w:t>
      </w:r>
      <w:r w:rsidRPr="00D74A2B">
        <w:rPr>
          <w:rFonts w:cs="Times New Roman"/>
          <w:noProof/>
        </w:rPr>
        <w:t>, 716–728.</w:t>
      </w:r>
    </w:p>
    <w:p w14:paraId="3DE854DA"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Davies, S. C. (2016). School-based traumatic brain injury and concussion management program. </w:t>
      </w:r>
      <w:r w:rsidRPr="00D74A2B">
        <w:rPr>
          <w:rFonts w:cs="Times New Roman"/>
          <w:i/>
          <w:iCs/>
          <w:noProof/>
        </w:rPr>
        <w:t>Hellenic Journal of Psychology</w:t>
      </w:r>
      <w:r w:rsidRPr="00D74A2B">
        <w:rPr>
          <w:rFonts w:cs="Times New Roman"/>
          <w:noProof/>
        </w:rPr>
        <w:t xml:space="preserve">, </w:t>
      </w:r>
      <w:r w:rsidRPr="00D74A2B">
        <w:rPr>
          <w:rFonts w:cs="Times New Roman"/>
          <w:i/>
          <w:iCs/>
          <w:noProof/>
        </w:rPr>
        <w:t>53</w:t>
      </w:r>
      <w:r w:rsidRPr="00D74A2B">
        <w:rPr>
          <w:rFonts w:cs="Times New Roman"/>
          <w:noProof/>
        </w:rPr>
        <w:t>(6), 567–582. https://doi.org/10.1002/pits</w:t>
      </w:r>
    </w:p>
    <w:p w14:paraId="150BF508"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allagher, V., Kramer, N., Abbott, K., Alexander, J., Breiter, H., Herrold, A., Lindley, T., Mjaanes, J., &amp; Reilly, J. (2018). The effects of sex differences and hormonal contraception on outcomes after collegiate sports-related concussion. </w:t>
      </w:r>
      <w:r w:rsidRPr="00D74A2B">
        <w:rPr>
          <w:rFonts w:cs="Times New Roman"/>
          <w:i/>
          <w:iCs/>
          <w:noProof/>
        </w:rPr>
        <w:t>Journal of Neurotrauma</w:t>
      </w:r>
      <w:r w:rsidRPr="00D74A2B">
        <w:rPr>
          <w:rFonts w:cs="Times New Roman"/>
          <w:noProof/>
        </w:rPr>
        <w:t xml:space="preserve">, </w:t>
      </w:r>
      <w:r w:rsidRPr="00D74A2B">
        <w:rPr>
          <w:rFonts w:cs="Times New Roman"/>
          <w:i/>
          <w:iCs/>
          <w:noProof/>
        </w:rPr>
        <w:t>35</w:t>
      </w:r>
      <w:r w:rsidRPr="00D74A2B">
        <w:rPr>
          <w:rFonts w:cs="Times New Roman"/>
          <w:noProof/>
        </w:rPr>
        <w:t>(11), 1242–1247. https://doi.org/10.1089/neu.2017.5453</w:t>
      </w:r>
    </w:p>
    <w:p w14:paraId="06C3F27A"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2016). Medical-school partnership in guiding return to school following mild traumatic brain injury in youth. </w:t>
      </w:r>
      <w:r w:rsidRPr="00D74A2B">
        <w:rPr>
          <w:rFonts w:cs="Times New Roman"/>
          <w:i/>
          <w:iCs/>
          <w:noProof/>
        </w:rPr>
        <w:t>Journal of Child Neurology</w:t>
      </w:r>
      <w:r w:rsidRPr="00D74A2B">
        <w:rPr>
          <w:rFonts w:cs="Times New Roman"/>
          <w:noProof/>
        </w:rPr>
        <w:t xml:space="preserve">, </w:t>
      </w:r>
      <w:r w:rsidRPr="00D74A2B">
        <w:rPr>
          <w:rFonts w:cs="Times New Roman"/>
          <w:i/>
          <w:iCs/>
          <w:noProof/>
        </w:rPr>
        <w:t>31</w:t>
      </w:r>
      <w:r w:rsidRPr="00D74A2B">
        <w:rPr>
          <w:rFonts w:cs="Times New Roman"/>
          <w:noProof/>
        </w:rPr>
        <w:t>(1), 93–108. https://doi.org/10.1002/oby.21042.Prevalence</w:t>
      </w:r>
    </w:p>
    <w:p w14:paraId="2639D923"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D74A2B">
        <w:rPr>
          <w:rFonts w:cs="Times New Roman"/>
          <w:i/>
          <w:iCs/>
          <w:noProof/>
        </w:rPr>
        <w:t>Journal of Pediatric Neuropsychology</w:t>
      </w:r>
      <w:r w:rsidRPr="00D74A2B">
        <w:rPr>
          <w:rFonts w:cs="Times New Roman"/>
          <w:noProof/>
        </w:rPr>
        <w:t xml:space="preserve">, </w:t>
      </w:r>
      <w:r w:rsidRPr="00D74A2B">
        <w:rPr>
          <w:rFonts w:cs="Times New Roman"/>
          <w:i/>
          <w:iCs/>
          <w:noProof/>
        </w:rPr>
        <w:t>6</w:t>
      </w:r>
      <w:r w:rsidRPr="00D74A2B">
        <w:rPr>
          <w:rFonts w:cs="Times New Roman"/>
          <w:noProof/>
        </w:rPr>
        <w:t>, 203–217. https://doi.org/https://doi.org/10.1007/s40817-020-00092-5</w:t>
      </w:r>
    </w:p>
    <w:p w14:paraId="144BCAA4"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ioia, G. A., Glang, A. E., Hooper, S. R., &amp; Brown, B. E. (2016). Building statewide infrastructure for the academic support of students with mild traumatic brain injury. </w:t>
      </w:r>
      <w:r w:rsidRPr="00D74A2B">
        <w:rPr>
          <w:rFonts w:cs="Times New Roman"/>
          <w:i/>
          <w:iCs/>
          <w:noProof/>
        </w:rPr>
        <w:t>Journal of Head Trauma Rehabilitation</w:t>
      </w:r>
      <w:r w:rsidRPr="00D74A2B">
        <w:rPr>
          <w:rFonts w:cs="Times New Roman"/>
          <w:noProof/>
        </w:rPr>
        <w:t xml:space="preserve">, </w:t>
      </w:r>
      <w:r w:rsidRPr="00D74A2B">
        <w:rPr>
          <w:rFonts w:cs="Times New Roman"/>
          <w:i/>
          <w:iCs/>
          <w:noProof/>
        </w:rPr>
        <w:t>31</w:t>
      </w:r>
      <w:r w:rsidRPr="00D74A2B">
        <w:rPr>
          <w:rFonts w:cs="Times New Roman"/>
          <w:noProof/>
        </w:rPr>
        <w:t>(6), 397–406. https://doi.org/10.1097/HTR.0000000000000205</w:t>
      </w:r>
    </w:p>
    <w:p w14:paraId="3AA9AE86"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Grubenhoff, J. A., Deakyne, S. J., Brou, L., Bajaj, L., Comstock, R. D., &amp; Kirkwood, M. W. </w:t>
      </w:r>
      <w:r w:rsidRPr="00D74A2B">
        <w:rPr>
          <w:rFonts w:cs="Times New Roman"/>
          <w:noProof/>
        </w:rPr>
        <w:lastRenderedPageBreak/>
        <w:t xml:space="preserve">(2014). Acute concussion symptom severity and delayed symptom resolution. </w:t>
      </w:r>
      <w:r w:rsidRPr="00D74A2B">
        <w:rPr>
          <w:rFonts w:cs="Times New Roman"/>
          <w:i/>
          <w:iCs/>
          <w:noProof/>
        </w:rPr>
        <w:t>Pediatrics</w:t>
      </w:r>
      <w:r w:rsidRPr="00D74A2B">
        <w:rPr>
          <w:rFonts w:cs="Times New Roman"/>
          <w:noProof/>
        </w:rPr>
        <w:t xml:space="preserve">, </w:t>
      </w:r>
      <w:r w:rsidRPr="00D74A2B">
        <w:rPr>
          <w:rFonts w:cs="Times New Roman"/>
          <w:i/>
          <w:iCs/>
          <w:noProof/>
        </w:rPr>
        <w:t>134</w:t>
      </w:r>
      <w:r w:rsidRPr="00D74A2B">
        <w:rPr>
          <w:rFonts w:cs="Times New Roman"/>
          <w:noProof/>
        </w:rPr>
        <w:t>(1), 54–62. https://doi.org/10.1542/peds.2013-2988</w:t>
      </w:r>
    </w:p>
    <w:p w14:paraId="1A99265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lstead, M. E., McAvoy, K., Devore, C. D., Carl, R., Lee, M., &amp; Logan, K. (2013). Returning to learning following a concussion. </w:t>
      </w:r>
      <w:r w:rsidRPr="00D74A2B">
        <w:rPr>
          <w:rFonts w:cs="Times New Roman"/>
          <w:i/>
          <w:iCs/>
          <w:noProof/>
        </w:rPr>
        <w:t>Pediatrics</w:t>
      </w:r>
      <w:r w:rsidRPr="00D74A2B">
        <w:rPr>
          <w:rFonts w:cs="Times New Roman"/>
          <w:noProof/>
        </w:rPr>
        <w:t xml:space="preserve">, </w:t>
      </w:r>
      <w:r w:rsidRPr="00D74A2B">
        <w:rPr>
          <w:rFonts w:cs="Times New Roman"/>
          <w:i/>
          <w:iCs/>
          <w:noProof/>
        </w:rPr>
        <w:t>132</w:t>
      </w:r>
      <w:r w:rsidRPr="00D74A2B">
        <w:rPr>
          <w:rFonts w:cs="Times New Roman"/>
          <w:noProof/>
        </w:rPr>
        <w:t>(5), 948–957. https://doi.org/10.1542/peds.2013-2867</w:t>
      </w:r>
    </w:p>
    <w:p w14:paraId="005FD0E3"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3</w:t>
      </w:r>
      <w:r w:rsidRPr="00D74A2B">
        <w:rPr>
          <w:rFonts w:cs="Times New Roman"/>
          <w:noProof/>
        </w:rPr>
        <w:t>(4), 213–225. https://doi.org/10.1136/bjsports-2018-100338</w:t>
      </w:r>
    </w:p>
    <w:p w14:paraId="76DD57AC"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Hossler, P., McAvoy, K., Rossen, E., Schoessler, S., &amp; Thompson, P. (2014). A comprehensive team approach to treating concussions in student athletes. </w:t>
      </w:r>
      <w:r w:rsidRPr="00D74A2B">
        <w:rPr>
          <w:rFonts w:cs="Times New Roman"/>
          <w:i/>
          <w:iCs/>
          <w:noProof/>
        </w:rPr>
        <w:t>National Association of Secondary School Principles</w:t>
      </w:r>
      <w:r w:rsidRPr="00D74A2B">
        <w:rPr>
          <w:rFonts w:cs="Times New Roman"/>
          <w:noProof/>
        </w:rPr>
        <w:t xml:space="preserve">, </w:t>
      </w:r>
      <w:r w:rsidRPr="00D74A2B">
        <w:rPr>
          <w:rFonts w:cs="Times New Roman"/>
          <w:i/>
          <w:iCs/>
          <w:noProof/>
        </w:rPr>
        <w:t>9</w:t>
      </w:r>
      <w:r w:rsidRPr="00D74A2B">
        <w:rPr>
          <w:rFonts w:cs="Times New Roman"/>
          <w:noProof/>
        </w:rPr>
        <w:t>(3), 1–7. https://doi.org/10.1089/acm.2009.0309.In</w:t>
      </w:r>
    </w:p>
    <w:p w14:paraId="24795F11"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Iverson, G. L., Gardner, A. J., Terry, D. P., Ponsford, J. L., Sills, A. K., Broshek, D. K., &amp; Solomon, G. S. (2017). Predictors of clinical recovery from concussion: A systematic review.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2), 941–948. https://doi.org/10.1136/bjsports-2017-097729</w:t>
      </w:r>
    </w:p>
    <w:p w14:paraId="5F40E185"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Kerr, Z. Y., Zuckerman, S. L., Wasserman, E. B., Covassin, T., Djoko, A., &amp; Dompier, T. P. (2016). Concussion symptoms and return to play time in youth, high school, and college American football athletes. </w:t>
      </w:r>
      <w:r w:rsidRPr="00D74A2B">
        <w:rPr>
          <w:rFonts w:cs="Times New Roman"/>
          <w:i/>
          <w:iCs/>
          <w:noProof/>
        </w:rPr>
        <w:t>JAMA Pediatrics</w:t>
      </w:r>
      <w:r w:rsidRPr="00D74A2B">
        <w:rPr>
          <w:rFonts w:cs="Times New Roman"/>
          <w:noProof/>
        </w:rPr>
        <w:t xml:space="preserve">, </w:t>
      </w:r>
      <w:r w:rsidRPr="00D74A2B">
        <w:rPr>
          <w:rFonts w:cs="Times New Roman"/>
          <w:i/>
          <w:iCs/>
          <w:noProof/>
        </w:rPr>
        <w:t>170</w:t>
      </w:r>
      <w:r w:rsidRPr="00D74A2B">
        <w:rPr>
          <w:rFonts w:cs="Times New Roman"/>
          <w:noProof/>
        </w:rPr>
        <w:t>(7), 647–653. https://doi.org/10.1001/jamapediatrics.2016.0073</w:t>
      </w:r>
    </w:p>
    <w:p w14:paraId="57189D0E"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Lumba-Brown, A., Ghajar, J., Cornwell, J., Bloom, O. J., Chesnutt, J., Clugston, J. R., Kolluri, R., Leddy, J. J., Teramoto, M., &amp; Gioia, G. (2019). Representation of concussion subtypes </w:t>
      </w:r>
      <w:r w:rsidRPr="00D74A2B">
        <w:rPr>
          <w:rFonts w:cs="Times New Roman"/>
          <w:noProof/>
        </w:rPr>
        <w:lastRenderedPageBreak/>
        <w:t xml:space="preserve">in common postconcussion symptom-rating scales. </w:t>
      </w:r>
      <w:r w:rsidRPr="00D74A2B">
        <w:rPr>
          <w:rFonts w:cs="Times New Roman"/>
          <w:i/>
          <w:iCs/>
          <w:noProof/>
        </w:rPr>
        <w:t>Concussion</w:t>
      </w:r>
      <w:r w:rsidRPr="00D74A2B">
        <w:rPr>
          <w:rFonts w:cs="Times New Roman"/>
          <w:noProof/>
        </w:rPr>
        <w:t xml:space="preserve">, </w:t>
      </w:r>
      <w:r w:rsidRPr="00D74A2B">
        <w:rPr>
          <w:rFonts w:cs="Times New Roman"/>
          <w:i/>
          <w:iCs/>
          <w:noProof/>
        </w:rPr>
        <w:t>4</w:t>
      </w:r>
      <w:r w:rsidRPr="00D74A2B">
        <w:rPr>
          <w:rFonts w:cs="Times New Roman"/>
          <w:noProof/>
        </w:rPr>
        <w:t>(3). https://doi.org/10.2217/cnc-2019-0005</w:t>
      </w:r>
    </w:p>
    <w:p w14:paraId="664E17F2"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Dymacek, R., Hooper, S., McCart, M., &amp; Tyler, J. (2020). Establishing consensus for essential elements in returning to learn following a concussion. </w:t>
      </w:r>
      <w:r w:rsidRPr="00D74A2B">
        <w:rPr>
          <w:rFonts w:cs="Times New Roman"/>
          <w:i/>
          <w:iCs/>
          <w:noProof/>
        </w:rPr>
        <w:t>Journal of School Health</w:t>
      </w:r>
      <w:r w:rsidRPr="00D74A2B">
        <w:rPr>
          <w:rFonts w:cs="Times New Roman"/>
          <w:noProof/>
        </w:rPr>
        <w:t xml:space="preserve">, </w:t>
      </w:r>
      <w:r w:rsidRPr="00D74A2B">
        <w:rPr>
          <w:rFonts w:cs="Times New Roman"/>
          <w:i/>
          <w:iCs/>
          <w:noProof/>
        </w:rPr>
        <w:t>90</w:t>
      </w:r>
      <w:r w:rsidRPr="00D74A2B">
        <w:rPr>
          <w:rFonts w:cs="Times New Roman"/>
          <w:noProof/>
        </w:rPr>
        <w:t>(11), 849–858. https://doi.org/10.1111/josh.12949</w:t>
      </w:r>
    </w:p>
    <w:p w14:paraId="5CF99466"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Avoy, K., Eagan-Johnson, B., &amp; Halstead, M. (2018). Return to learn: Transitioning to school and through ascending levels of academic support for students following a concussion. </w:t>
      </w:r>
      <w:r w:rsidRPr="00D74A2B">
        <w:rPr>
          <w:rFonts w:cs="Times New Roman"/>
          <w:i/>
          <w:iCs/>
          <w:noProof/>
        </w:rPr>
        <w:t>NeuroRehabilitation</w:t>
      </w:r>
      <w:r w:rsidRPr="00D74A2B">
        <w:rPr>
          <w:rFonts w:cs="Times New Roman"/>
          <w:noProof/>
        </w:rPr>
        <w:t xml:space="preserve">, </w:t>
      </w:r>
      <w:r w:rsidRPr="00D74A2B">
        <w:rPr>
          <w:rFonts w:cs="Times New Roman"/>
          <w:i/>
          <w:iCs/>
          <w:noProof/>
        </w:rPr>
        <w:t>42</w:t>
      </w:r>
      <w:r w:rsidRPr="00D74A2B">
        <w:rPr>
          <w:rFonts w:cs="Times New Roman"/>
          <w:noProof/>
        </w:rPr>
        <w:t>(3), 325–330. https://doi.org/10.3233/NRE-172381</w:t>
      </w:r>
    </w:p>
    <w:p w14:paraId="6DBF061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D74A2B">
        <w:rPr>
          <w:rFonts w:cs="Times New Roman"/>
          <w:i/>
          <w:iCs/>
          <w:noProof/>
        </w:rPr>
        <w:t>British Journal of Sports Medicine</w:t>
      </w:r>
      <w:r w:rsidRPr="00D74A2B">
        <w:rPr>
          <w:rFonts w:cs="Times New Roman"/>
          <w:noProof/>
        </w:rPr>
        <w:t xml:space="preserve">, </w:t>
      </w:r>
      <w:r w:rsidRPr="00D74A2B">
        <w:rPr>
          <w:rFonts w:cs="Times New Roman"/>
          <w:i/>
          <w:iCs/>
          <w:noProof/>
        </w:rPr>
        <w:t>51</w:t>
      </w:r>
      <w:r w:rsidRPr="00D74A2B">
        <w:rPr>
          <w:rFonts w:cs="Times New Roman"/>
          <w:noProof/>
        </w:rPr>
        <w:t>(11), 838–847. https://doi.org/10.1136/bjsports-2017-097699</w:t>
      </w:r>
    </w:p>
    <w:p w14:paraId="54587B1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Ono, K. E., Burns, T. G., Bearden, D. J., McManus, S. M., King, H., &amp; Reisner, A. (2016). Sex-based differences as a predictor of recovery trajectories in young athletes after a sports-related concussion. </w:t>
      </w:r>
      <w:r w:rsidRPr="00D74A2B">
        <w:rPr>
          <w:rFonts w:cs="Times New Roman"/>
          <w:i/>
          <w:iCs/>
          <w:noProof/>
        </w:rPr>
        <w:t>American Journal of Sports Medicine</w:t>
      </w:r>
      <w:r w:rsidRPr="00D74A2B">
        <w:rPr>
          <w:rFonts w:cs="Times New Roman"/>
          <w:noProof/>
        </w:rPr>
        <w:t xml:space="preserve">, </w:t>
      </w:r>
      <w:r w:rsidRPr="00D74A2B">
        <w:rPr>
          <w:rFonts w:cs="Times New Roman"/>
          <w:i/>
          <w:iCs/>
          <w:noProof/>
        </w:rPr>
        <w:t>44</w:t>
      </w:r>
      <w:r w:rsidRPr="00D74A2B">
        <w:rPr>
          <w:rFonts w:cs="Times New Roman"/>
          <w:noProof/>
        </w:rPr>
        <w:t>(3), 748–752. https://doi.org/10.1177/0363546515617746</w:t>
      </w:r>
    </w:p>
    <w:p w14:paraId="6175FA57"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Ransom, D. M., Vaughan, C. G., Pratson, L., Sady, M. D., McGill, C. A., &amp; Gioia, G. A. (2015). Academic effects of concussion in children and adolescents. </w:t>
      </w:r>
      <w:r w:rsidRPr="00D74A2B">
        <w:rPr>
          <w:rFonts w:cs="Times New Roman"/>
          <w:i/>
          <w:iCs/>
          <w:noProof/>
        </w:rPr>
        <w:t>Pediatrics</w:t>
      </w:r>
      <w:r w:rsidRPr="00D74A2B">
        <w:rPr>
          <w:rFonts w:cs="Times New Roman"/>
          <w:noProof/>
        </w:rPr>
        <w:t xml:space="preserve">, </w:t>
      </w:r>
      <w:r w:rsidRPr="00D74A2B">
        <w:rPr>
          <w:rFonts w:cs="Times New Roman"/>
          <w:i/>
          <w:iCs/>
          <w:noProof/>
        </w:rPr>
        <w:t>135</w:t>
      </w:r>
      <w:r w:rsidRPr="00D74A2B">
        <w:rPr>
          <w:rFonts w:cs="Times New Roman"/>
          <w:noProof/>
        </w:rPr>
        <w:t>(6), 1043–1050. https://doi.org/10.1542/peds.2014-3434</w:t>
      </w:r>
    </w:p>
    <w:p w14:paraId="0611BA2B"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Sarmiento, K., Thomas, K. E., Daugherty, J., Waltzman, D., Haarbauer-Krupa, J. K., Peterson, A. B., Haileyesus, T., &amp; Breiding, M. J. (2019). Emergency department visits for sports- </w:t>
      </w:r>
      <w:r w:rsidRPr="00D74A2B">
        <w:rPr>
          <w:rFonts w:cs="Times New Roman"/>
          <w:noProof/>
        </w:rPr>
        <w:lastRenderedPageBreak/>
        <w:t xml:space="preserve">and recreation-related traumatic brain injuries among children - United States, 2010-2016. </w:t>
      </w:r>
      <w:r w:rsidRPr="00D74A2B">
        <w:rPr>
          <w:rFonts w:cs="Times New Roman"/>
          <w:i/>
          <w:iCs/>
          <w:noProof/>
        </w:rPr>
        <w:t>MMWR. Morbidity and Mortality Weekly Report</w:t>
      </w:r>
      <w:r w:rsidRPr="00D74A2B">
        <w:rPr>
          <w:rFonts w:cs="Times New Roman"/>
          <w:noProof/>
        </w:rPr>
        <w:t xml:space="preserve">, </w:t>
      </w:r>
      <w:r w:rsidRPr="00D74A2B">
        <w:rPr>
          <w:rFonts w:cs="Times New Roman"/>
          <w:i/>
          <w:iCs/>
          <w:noProof/>
        </w:rPr>
        <w:t>68</w:t>
      </w:r>
      <w:r w:rsidRPr="00D74A2B">
        <w:rPr>
          <w:rFonts w:cs="Times New Roman"/>
          <w:noProof/>
        </w:rPr>
        <w:t>(10), 237–242. http://www.embase.com/search/results?subaction=viewrecord&amp;from=export&amp;id=L626806097%0Ahttp://dx.doi.org/10.15585/mmwr.mm6810a2</w:t>
      </w:r>
    </w:p>
    <w:p w14:paraId="711FBFF0"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Tamura, K., Furutani, T., Oshiro, R., Oba, Y., Ling, A., &amp; Murata, N. (2020). Concussion recovery timeline of high school athletes using a stepwise return-to-play protocol: Age and sex effects. </w:t>
      </w:r>
      <w:r w:rsidRPr="00D74A2B">
        <w:rPr>
          <w:rFonts w:cs="Times New Roman"/>
          <w:i/>
          <w:iCs/>
          <w:noProof/>
        </w:rPr>
        <w:t>Journal of Athletic Training</w:t>
      </w:r>
      <w:r w:rsidRPr="00D74A2B">
        <w:rPr>
          <w:rFonts w:cs="Times New Roman"/>
          <w:noProof/>
        </w:rPr>
        <w:t xml:space="preserve">, </w:t>
      </w:r>
      <w:r w:rsidRPr="00D74A2B">
        <w:rPr>
          <w:rFonts w:cs="Times New Roman"/>
          <w:i/>
          <w:iCs/>
          <w:noProof/>
        </w:rPr>
        <w:t>55</w:t>
      </w:r>
      <w:r w:rsidRPr="00D74A2B">
        <w:rPr>
          <w:rFonts w:cs="Times New Roman"/>
          <w:noProof/>
        </w:rPr>
        <w:t>(1), 1–4. https://doi.org/10.4085/1062-6050-452-18</w:t>
      </w:r>
    </w:p>
    <w:p w14:paraId="6A133C7E" w14:textId="77777777" w:rsidR="00D74A2B" w:rsidRPr="00D74A2B" w:rsidRDefault="00D74A2B" w:rsidP="00D74A2B">
      <w:pPr>
        <w:widowControl w:val="0"/>
        <w:autoSpaceDE w:val="0"/>
        <w:autoSpaceDN w:val="0"/>
        <w:adjustRightInd w:val="0"/>
        <w:ind w:left="480" w:hanging="480"/>
        <w:rPr>
          <w:rFonts w:cs="Times New Roman"/>
          <w:noProof/>
        </w:rPr>
      </w:pPr>
      <w:r w:rsidRPr="00D74A2B">
        <w:rPr>
          <w:rFonts w:cs="Times New Roman"/>
          <w:noProof/>
        </w:rPr>
        <w:t xml:space="preserve">Zuckerman, S. L., Apple, R. P., Odom, M. J., Lee, Y. M., Solomon, G. S., &amp; Sills, A. K. (2014). Effect of sex on symptoms and return to baseline in sport-related concussion: Clinical article. </w:t>
      </w:r>
      <w:r w:rsidRPr="00D74A2B">
        <w:rPr>
          <w:rFonts w:cs="Times New Roman"/>
          <w:i/>
          <w:iCs/>
          <w:noProof/>
        </w:rPr>
        <w:t>Journal of Neurosurgery: Pediatrics</w:t>
      </w:r>
      <w:r w:rsidRPr="00D74A2B">
        <w:rPr>
          <w:rFonts w:cs="Times New Roman"/>
          <w:noProof/>
        </w:rPr>
        <w:t xml:space="preserve">, </w:t>
      </w:r>
      <w:r w:rsidRPr="00D74A2B">
        <w:rPr>
          <w:rFonts w:cs="Times New Roman"/>
          <w:i/>
          <w:iCs/>
          <w:noProof/>
        </w:rPr>
        <w:t>13</w:t>
      </w:r>
      <w:r w:rsidRPr="00D74A2B">
        <w:rPr>
          <w:rFonts w:cs="Times New Roman"/>
          <w:noProof/>
        </w:rPr>
        <w:t>(1), 72–81. https://doi.org/10.3171/2013.9.PEDS13257</w:t>
      </w:r>
    </w:p>
    <w:p w14:paraId="29869152" w14:textId="7F049399" w:rsidR="007A73E7" w:rsidRPr="00112A34" w:rsidRDefault="007A73E7" w:rsidP="00D74A2B">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3DC271" w14:textId="77777777" w:rsidR="00021DB1" w:rsidRDefault="00021DB1" w:rsidP="006004F2">
      <w:pPr>
        <w:spacing w:line="240" w:lineRule="auto"/>
      </w:pPr>
      <w:r>
        <w:separator/>
      </w:r>
    </w:p>
  </w:endnote>
  <w:endnote w:type="continuationSeparator" w:id="0">
    <w:p w14:paraId="5DB103D6" w14:textId="77777777" w:rsidR="00021DB1" w:rsidRDefault="00021DB1"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371860" w14:textId="77777777" w:rsidR="00021DB1" w:rsidRDefault="00021DB1" w:rsidP="006004F2">
      <w:pPr>
        <w:spacing w:line="240" w:lineRule="auto"/>
      </w:pPr>
      <w:r>
        <w:separator/>
      </w:r>
    </w:p>
  </w:footnote>
  <w:footnote w:type="continuationSeparator" w:id="0">
    <w:p w14:paraId="699031EE" w14:textId="77777777" w:rsidR="00021DB1" w:rsidRDefault="00021DB1"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21DB1"/>
    <w:rsid w:val="0004242D"/>
    <w:rsid w:val="00057026"/>
    <w:rsid w:val="00060BAA"/>
    <w:rsid w:val="0009722B"/>
    <w:rsid w:val="000C6298"/>
    <w:rsid w:val="000D5B19"/>
    <w:rsid w:val="00102B24"/>
    <w:rsid w:val="00112A34"/>
    <w:rsid w:val="001216B3"/>
    <w:rsid w:val="00121B14"/>
    <w:rsid w:val="00126217"/>
    <w:rsid w:val="00130679"/>
    <w:rsid w:val="00131408"/>
    <w:rsid w:val="00143BA2"/>
    <w:rsid w:val="0016781B"/>
    <w:rsid w:val="00176883"/>
    <w:rsid w:val="00187C3F"/>
    <w:rsid w:val="00192E3A"/>
    <w:rsid w:val="001B43E2"/>
    <w:rsid w:val="001B4BD8"/>
    <w:rsid w:val="001D215C"/>
    <w:rsid w:val="001F06F5"/>
    <w:rsid w:val="00222CD8"/>
    <w:rsid w:val="00234EBE"/>
    <w:rsid w:val="0025210D"/>
    <w:rsid w:val="00277AB4"/>
    <w:rsid w:val="00287C51"/>
    <w:rsid w:val="00291989"/>
    <w:rsid w:val="002966D4"/>
    <w:rsid w:val="002B39D2"/>
    <w:rsid w:val="002D7474"/>
    <w:rsid w:val="00306F7C"/>
    <w:rsid w:val="00325B4B"/>
    <w:rsid w:val="00326B33"/>
    <w:rsid w:val="00337782"/>
    <w:rsid w:val="003517C9"/>
    <w:rsid w:val="0036214F"/>
    <w:rsid w:val="00372873"/>
    <w:rsid w:val="003A2722"/>
    <w:rsid w:val="003B5DF5"/>
    <w:rsid w:val="003C45BC"/>
    <w:rsid w:val="003E377B"/>
    <w:rsid w:val="00401692"/>
    <w:rsid w:val="00433B39"/>
    <w:rsid w:val="00435AE6"/>
    <w:rsid w:val="00450BE6"/>
    <w:rsid w:val="004800DD"/>
    <w:rsid w:val="00482C10"/>
    <w:rsid w:val="004876B9"/>
    <w:rsid w:val="00487872"/>
    <w:rsid w:val="00492B05"/>
    <w:rsid w:val="00495C83"/>
    <w:rsid w:val="00496E39"/>
    <w:rsid w:val="004A70A5"/>
    <w:rsid w:val="004C0061"/>
    <w:rsid w:val="004C583D"/>
    <w:rsid w:val="004E2180"/>
    <w:rsid w:val="004F12E0"/>
    <w:rsid w:val="00504B0E"/>
    <w:rsid w:val="00506748"/>
    <w:rsid w:val="00530F97"/>
    <w:rsid w:val="00536CB8"/>
    <w:rsid w:val="0057755C"/>
    <w:rsid w:val="005804A0"/>
    <w:rsid w:val="0058055F"/>
    <w:rsid w:val="005C1800"/>
    <w:rsid w:val="005D2EA6"/>
    <w:rsid w:val="005E6C20"/>
    <w:rsid w:val="005F4B83"/>
    <w:rsid w:val="005F68E1"/>
    <w:rsid w:val="005F7A57"/>
    <w:rsid w:val="006004F2"/>
    <w:rsid w:val="00642E93"/>
    <w:rsid w:val="00645FF0"/>
    <w:rsid w:val="00647AF1"/>
    <w:rsid w:val="006611A1"/>
    <w:rsid w:val="006625FC"/>
    <w:rsid w:val="00663E98"/>
    <w:rsid w:val="00664A77"/>
    <w:rsid w:val="006664E2"/>
    <w:rsid w:val="006772EB"/>
    <w:rsid w:val="006B12B3"/>
    <w:rsid w:val="006B5585"/>
    <w:rsid w:val="006E1229"/>
    <w:rsid w:val="00703950"/>
    <w:rsid w:val="00712BCC"/>
    <w:rsid w:val="00724379"/>
    <w:rsid w:val="007427EE"/>
    <w:rsid w:val="007574DB"/>
    <w:rsid w:val="0077053F"/>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62DA8"/>
    <w:rsid w:val="00864939"/>
    <w:rsid w:val="00865F84"/>
    <w:rsid w:val="00866044"/>
    <w:rsid w:val="008963F6"/>
    <w:rsid w:val="008A19F0"/>
    <w:rsid w:val="008A3862"/>
    <w:rsid w:val="008B23A8"/>
    <w:rsid w:val="008C489A"/>
    <w:rsid w:val="008C78AC"/>
    <w:rsid w:val="008C7B55"/>
    <w:rsid w:val="00926C3E"/>
    <w:rsid w:val="0095705B"/>
    <w:rsid w:val="00967657"/>
    <w:rsid w:val="0099088B"/>
    <w:rsid w:val="0099394C"/>
    <w:rsid w:val="009A22D0"/>
    <w:rsid w:val="009B3E1A"/>
    <w:rsid w:val="009C028C"/>
    <w:rsid w:val="009C5DF0"/>
    <w:rsid w:val="009E479B"/>
    <w:rsid w:val="009E4F3D"/>
    <w:rsid w:val="009F2970"/>
    <w:rsid w:val="009F687A"/>
    <w:rsid w:val="00A05C28"/>
    <w:rsid w:val="00A36EE3"/>
    <w:rsid w:val="00A37638"/>
    <w:rsid w:val="00A5185A"/>
    <w:rsid w:val="00A708CB"/>
    <w:rsid w:val="00AB0346"/>
    <w:rsid w:val="00AB676B"/>
    <w:rsid w:val="00AD7D14"/>
    <w:rsid w:val="00AE5920"/>
    <w:rsid w:val="00B01BBA"/>
    <w:rsid w:val="00B42A16"/>
    <w:rsid w:val="00BC3E5D"/>
    <w:rsid w:val="00BC5883"/>
    <w:rsid w:val="00BD0AFF"/>
    <w:rsid w:val="00C15AF8"/>
    <w:rsid w:val="00C21DA6"/>
    <w:rsid w:val="00C43EE4"/>
    <w:rsid w:val="00C54EE0"/>
    <w:rsid w:val="00C616B0"/>
    <w:rsid w:val="00C63079"/>
    <w:rsid w:val="00C65967"/>
    <w:rsid w:val="00C74A5D"/>
    <w:rsid w:val="00C87092"/>
    <w:rsid w:val="00C92B2B"/>
    <w:rsid w:val="00CA4DE4"/>
    <w:rsid w:val="00CB05E6"/>
    <w:rsid w:val="00CB630F"/>
    <w:rsid w:val="00CC6A87"/>
    <w:rsid w:val="00CD00E1"/>
    <w:rsid w:val="00CE4E21"/>
    <w:rsid w:val="00CE717E"/>
    <w:rsid w:val="00D12097"/>
    <w:rsid w:val="00D12FD0"/>
    <w:rsid w:val="00D233F2"/>
    <w:rsid w:val="00D23C72"/>
    <w:rsid w:val="00D603DD"/>
    <w:rsid w:val="00D63BFB"/>
    <w:rsid w:val="00D74A06"/>
    <w:rsid w:val="00D74A2B"/>
    <w:rsid w:val="00D84B7F"/>
    <w:rsid w:val="00DA7A9B"/>
    <w:rsid w:val="00DC3890"/>
    <w:rsid w:val="00DC63B4"/>
    <w:rsid w:val="00DD686D"/>
    <w:rsid w:val="00E15818"/>
    <w:rsid w:val="00E22EA6"/>
    <w:rsid w:val="00E31A24"/>
    <w:rsid w:val="00E57D1D"/>
    <w:rsid w:val="00E8553A"/>
    <w:rsid w:val="00E91FF3"/>
    <w:rsid w:val="00E973F4"/>
    <w:rsid w:val="00EA7384"/>
    <w:rsid w:val="00EB0FED"/>
    <w:rsid w:val="00EB664B"/>
    <w:rsid w:val="00EC7FD6"/>
    <w:rsid w:val="00F00534"/>
    <w:rsid w:val="00F04D7C"/>
    <w:rsid w:val="00F174DF"/>
    <w:rsid w:val="00F3680D"/>
    <w:rsid w:val="00F70048"/>
    <w:rsid w:val="00FC00DB"/>
    <w:rsid w:val="00FC071A"/>
    <w:rsid w:val="00FC099C"/>
    <w:rsid w:val="00FC4940"/>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1</TotalTime>
  <Pages>23</Pages>
  <Words>31482</Words>
  <Characters>179450</Characters>
  <Application>Microsoft Office Word</Application>
  <DocSecurity>0</DocSecurity>
  <Lines>149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88</cp:revision>
  <dcterms:created xsi:type="dcterms:W3CDTF">2021-04-27T21:02:00Z</dcterms:created>
  <dcterms:modified xsi:type="dcterms:W3CDTF">2021-06-2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